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E096C0" w14:textId="1A56739E" w:rsidR="006B3F1F" w:rsidRDefault="006C4E8F" w:rsidP="00A631A3">
      <w:pPr>
        <w:pStyle w:val="Title"/>
        <w:spacing w:before="0" w:beforeAutospacing="0" w:after="180"/>
      </w:pPr>
      <w:r>
        <w:t xml:space="preserve">A Framework for </w:t>
      </w:r>
      <w:r w:rsidR="00F43B75" w:rsidRPr="00F43B75">
        <w:t xml:space="preserve">Animal </w:t>
      </w:r>
      <w:r w:rsidR="00AF36EA">
        <w:t xml:space="preserve">Slider </w:t>
      </w:r>
      <w:r w:rsidR="00F43B75" w:rsidRPr="00F43B75">
        <w:t>Interface</w:t>
      </w:r>
      <w:r w:rsidR="00AF36EA">
        <w:t>s</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B7313C">
        <w:trPr>
          <w:trHeight w:val="1296"/>
          <w:tblHeader/>
          <w:jc w:val="center"/>
        </w:trPr>
        <w:tc>
          <w:tcPr>
            <w:tcW w:w="5148" w:type="dxa"/>
            <w:tcBorders>
              <w:top w:val="nil"/>
              <w:left w:val="nil"/>
              <w:bottom w:val="nil"/>
              <w:right w:val="nil"/>
            </w:tcBorders>
          </w:tcPr>
          <w:p w14:paraId="38043A10" w14:textId="1314AC7B" w:rsidR="007031CC" w:rsidRPr="00D62A4A" w:rsidRDefault="002B6CC5" w:rsidP="005A2C27">
            <w:pPr>
              <w:pStyle w:val="AuthorName"/>
            </w:pPr>
            <w:r>
              <w:t>Jacob Logas</w:t>
            </w:r>
          </w:p>
          <w:p w14:paraId="15344A76" w14:textId="4BD5945C" w:rsidR="007031CC" w:rsidRPr="00D62A4A" w:rsidRDefault="002B6CC5" w:rsidP="005A2C27">
            <w:pPr>
              <w:pStyle w:val="AuthorAffiliation"/>
            </w:pPr>
            <w:r>
              <w:t>Georgia Institute of Technology</w:t>
            </w:r>
          </w:p>
          <w:p w14:paraId="121951C2" w14:textId="360B199F" w:rsidR="007031CC" w:rsidRPr="00D62A4A" w:rsidRDefault="002B6CC5" w:rsidP="005A2C27">
            <w:pPr>
              <w:pStyle w:val="AuthorAffiliation"/>
            </w:pPr>
            <w:r>
              <w:t>Atlanta, GA, USA</w:t>
            </w:r>
          </w:p>
          <w:p w14:paraId="70623E7D" w14:textId="23F05602" w:rsidR="007031CC" w:rsidRPr="00D62A4A" w:rsidRDefault="00FE4E27" w:rsidP="005A2C27">
            <w:pPr>
              <w:pStyle w:val="AuthorAffiliation"/>
            </w:pPr>
            <w:hyperlink r:id="rId8" w:history="1">
              <w:r w:rsidR="00B7313C" w:rsidRPr="00716687">
                <w:rPr>
                  <w:rStyle w:val="Hyperlink"/>
                  <w:sz w:val="24"/>
                </w:rPr>
                <w:t>logasja@gatech.edu</w:t>
              </w:r>
            </w:hyperlink>
            <w:r w:rsidR="00B7313C">
              <w:t xml:space="preserve"> </w:t>
            </w:r>
          </w:p>
        </w:tc>
        <w:tc>
          <w:tcPr>
            <w:tcW w:w="5148" w:type="dxa"/>
            <w:tcBorders>
              <w:top w:val="nil"/>
              <w:left w:val="nil"/>
              <w:bottom w:val="nil"/>
              <w:right w:val="nil"/>
            </w:tcBorders>
          </w:tcPr>
          <w:p w14:paraId="04043866" w14:textId="6F63161A" w:rsidR="007031CC" w:rsidRPr="00D62A4A" w:rsidRDefault="002B6CC5" w:rsidP="005A2C27">
            <w:pPr>
              <w:pStyle w:val="AuthorName"/>
            </w:pPr>
            <w:r>
              <w:t>Will Mitchell</w:t>
            </w:r>
          </w:p>
          <w:p w14:paraId="30F4659E" w14:textId="343F0016" w:rsidR="007031CC" w:rsidRPr="00D62A4A" w:rsidRDefault="002B6CC5" w:rsidP="005A2C27">
            <w:pPr>
              <w:pStyle w:val="AuthorAffiliation"/>
            </w:pPr>
            <w:r>
              <w:t>Georgia Institute of Technology</w:t>
            </w:r>
          </w:p>
          <w:p w14:paraId="2AEB1998" w14:textId="2F353400" w:rsidR="007031CC" w:rsidRPr="00D62A4A" w:rsidRDefault="002B6CC5" w:rsidP="005A2C27">
            <w:pPr>
              <w:pStyle w:val="AuthorAffiliation"/>
            </w:pPr>
            <w:r>
              <w:t>Atlanta, GA, USA</w:t>
            </w:r>
          </w:p>
          <w:p w14:paraId="1841A2BB" w14:textId="1B9D8913" w:rsidR="007031CC" w:rsidRPr="00D62A4A" w:rsidRDefault="00FE4E27" w:rsidP="005A2C27">
            <w:pPr>
              <w:pStyle w:val="AuthorAffiliation"/>
            </w:pPr>
            <w:hyperlink r:id="rId9" w:history="1">
              <w:r w:rsidR="00B7313C" w:rsidRPr="00716687">
                <w:rPr>
                  <w:rStyle w:val="Hyperlink"/>
                  <w:sz w:val="24"/>
                </w:rPr>
                <w:t>wmitchell30@gatech.edu</w:t>
              </w:r>
            </w:hyperlink>
            <w:r w:rsidR="00B7313C">
              <w:t xml:space="preserve"> </w:t>
            </w:r>
          </w:p>
        </w:tc>
        <w:tc>
          <w:tcPr>
            <w:tcW w:w="5148" w:type="dxa"/>
            <w:tcBorders>
              <w:top w:val="nil"/>
              <w:left w:val="nil"/>
              <w:bottom w:val="nil"/>
              <w:right w:val="nil"/>
            </w:tcBorders>
          </w:tcPr>
          <w:p w14:paraId="290C907D" w14:textId="20C9F12B" w:rsidR="007031CC" w:rsidRPr="00D62A4A" w:rsidRDefault="002B6CC5" w:rsidP="005A2C27">
            <w:pPr>
              <w:pStyle w:val="AuthorName"/>
            </w:pPr>
            <w:r>
              <w:t>Monira Khan</w:t>
            </w:r>
            <w:r w:rsidR="007031CC" w:rsidRPr="00D62A4A">
              <w:t xml:space="preserve"> </w:t>
            </w:r>
          </w:p>
          <w:p w14:paraId="620FD9DC" w14:textId="47AAAC8D" w:rsidR="007031CC" w:rsidRPr="00D62A4A" w:rsidRDefault="002B6CC5" w:rsidP="005A2C27">
            <w:pPr>
              <w:pStyle w:val="AuthorAffiliation"/>
            </w:pPr>
            <w:r>
              <w:t>Georgia Institute of Technology</w:t>
            </w:r>
          </w:p>
          <w:p w14:paraId="1525AD95" w14:textId="7F6E4D26" w:rsidR="007031CC" w:rsidRPr="00D62A4A" w:rsidRDefault="002B6CC5" w:rsidP="005A2C27">
            <w:pPr>
              <w:pStyle w:val="AuthorAffiliation"/>
            </w:pPr>
            <w:r>
              <w:t>Atlanta, GA, USA</w:t>
            </w:r>
          </w:p>
          <w:p w14:paraId="6180ECBE" w14:textId="352865CA" w:rsidR="007031CC" w:rsidRPr="00F100EF" w:rsidRDefault="00FE4E27" w:rsidP="005A2C27">
            <w:pPr>
              <w:pStyle w:val="AuthorAffiliation"/>
            </w:pPr>
            <w:hyperlink r:id="rId10" w:history="1">
              <w:r w:rsidR="00B7313C" w:rsidRPr="00716687">
                <w:rPr>
                  <w:rStyle w:val="Hyperlink"/>
                  <w:sz w:val="24"/>
                </w:rPr>
                <w:t>monirakhan@gatech.edu</w:t>
              </w:r>
            </w:hyperlink>
            <w:r w:rsidR="00B7313C">
              <w:t xml:space="preserve"> </w:t>
            </w:r>
          </w:p>
        </w:tc>
      </w:tr>
      <w:tr w:rsidR="00B7313C" w14:paraId="09B7F3A3" w14:textId="77777777" w:rsidTr="00197B90">
        <w:trPr>
          <w:tblHeader/>
          <w:jc w:val="center"/>
        </w:trPr>
        <w:tc>
          <w:tcPr>
            <w:tcW w:w="5148" w:type="dxa"/>
            <w:tcBorders>
              <w:top w:val="nil"/>
              <w:left w:val="nil"/>
              <w:bottom w:val="nil"/>
              <w:right w:val="nil"/>
            </w:tcBorders>
          </w:tcPr>
          <w:p w14:paraId="297BD480" w14:textId="77777777" w:rsidR="00B7313C" w:rsidRDefault="00B7313C" w:rsidP="005A2C27">
            <w:pPr>
              <w:pStyle w:val="AuthorName"/>
            </w:pPr>
          </w:p>
        </w:tc>
        <w:tc>
          <w:tcPr>
            <w:tcW w:w="5148" w:type="dxa"/>
            <w:tcBorders>
              <w:top w:val="nil"/>
              <w:left w:val="nil"/>
              <w:bottom w:val="nil"/>
              <w:right w:val="nil"/>
            </w:tcBorders>
          </w:tcPr>
          <w:p w14:paraId="710A794C" w14:textId="698F3D40" w:rsidR="00B7313C" w:rsidRPr="00D62A4A" w:rsidRDefault="00B7313C" w:rsidP="00B7313C">
            <w:pPr>
              <w:pStyle w:val="AuthorName"/>
            </w:pPr>
            <w:r>
              <w:t>Lorita Freeman</w:t>
            </w:r>
          </w:p>
          <w:p w14:paraId="39DC4495" w14:textId="77777777" w:rsidR="00B7313C" w:rsidRPr="00D62A4A" w:rsidRDefault="00B7313C" w:rsidP="00B7313C">
            <w:pPr>
              <w:pStyle w:val="AuthorAffiliation"/>
            </w:pPr>
            <w:r>
              <w:t>Georgia Institute of Technology</w:t>
            </w:r>
          </w:p>
          <w:p w14:paraId="523FD83A" w14:textId="77777777" w:rsidR="00B7313C" w:rsidRPr="00D62A4A" w:rsidRDefault="00B7313C" w:rsidP="00B7313C">
            <w:pPr>
              <w:pStyle w:val="AuthorAffiliation"/>
            </w:pPr>
            <w:r>
              <w:t>Atlanta, GA, USA</w:t>
            </w:r>
          </w:p>
          <w:p w14:paraId="0E93EBD3" w14:textId="76A61EAC" w:rsidR="00B7313C" w:rsidRPr="00B7313C" w:rsidRDefault="00FE4E27" w:rsidP="00B7313C">
            <w:pPr>
              <w:pStyle w:val="AuthorName"/>
              <w:rPr>
                <w:b w:val="0"/>
              </w:rPr>
            </w:pPr>
            <w:hyperlink r:id="rId11" w:history="1">
              <w:r w:rsidR="00B7313C" w:rsidRPr="00716687">
                <w:rPr>
                  <w:rStyle w:val="Hyperlink"/>
                  <w:b w:val="0"/>
                  <w:sz w:val="24"/>
                </w:rPr>
                <w:t>lorita.freeman@gatech.edu</w:t>
              </w:r>
            </w:hyperlink>
            <w:r w:rsidR="00B7313C">
              <w:rPr>
                <w:b w:val="0"/>
              </w:rPr>
              <w:t xml:space="preserve"> </w:t>
            </w:r>
          </w:p>
        </w:tc>
        <w:tc>
          <w:tcPr>
            <w:tcW w:w="5148" w:type="dxa"/>
            <w:tcBorders>
              <w:top w:val="nil"/>
              <w:left w:val="nil"/>
              <w:bottom w:val="nil"/>
              <w:right w:val="nil"/>
            </w:tcBorders>
          </w:tcPr>
          <w:p w14:paraId="5BCAAF67" w14:textId="77777777" w:rsidR="00B7313C" w:rsidRDefault="00B7313C" w:rsidP="005A2C27">
            <w:pPr>
              <w:pStyle w:val="AuthorName"/>
            </w:pP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mc:AlternateContent>
          <mc:Choice Requires="wps">
            <w:drawing>
              <wp:anchor distT="0" distB="0" distL="114300" distR="114300" simplePos="0" relativeHeight="251648512" behindDoc="0" locked="1" layoutInCell="1" allowOverlap="0" wp14:anchorId="5E6106D7" wp14:editId="6D1C8C70">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AF347A" w:rsidRPr="00D3324C" w:rsidRDefault="00AF347A"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left:0;text-align:left;margin-left:0;margin-top:538.55pt;width:239.75pt;height:136.45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" o:allowoverlap="f" stroked="f">
                <v:textbox inset="0,,0">
                  <w:txbxContent>
                    <w:p w14:paraId="102DF2C7" w14:textId="48C12588"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AF347A" w:rsidRDefault="00AF347A"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AF347A" w:rsidRDefault="00AF347A"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AF347A" w:rsidRPr="00D3324C" w:rsidRDefault="00AF347A"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07E8B756" w:rsidR="006B3F1F" w:rsidRDefault="00967CB0">
      <w:r w:rsidRPr="00967CB0">
        <w:t>Animal-computer interaction interfaces have mostly focused on tactile interfaces or simple button driven digital interfaces. Here, we present a familiar interaction that has not previously been adapted for dog users. The slider is meant to determine the efficacy of different kinds of feedback as well as the complexity of interaction a dog can achieve. The framework we developed collects usage data including touch paths and durations to quantify the dog’s experience.</w:t>
      </w:r>
    </w:p>
    <w:p w14:paraId="5C1C542F" w14:textId="77777777" w:rsidR="006B3F1F" w:rsidRDefault="006B3F1F">
      <w:pPr>
        <w:pStyle w:val="Heading2"/>
      </w:pPr>
      <w:r>
        <w:t>Author Keywords</w:t>
      </w:r>
    </w:p>
    <w:p w14:paraId="45D67D12" w14:textId="03DDC2FE" w:rsidR="006B3F1F" w:rsidRDefault="008B26E9" w:rsidP="00D3324C">
      <w:r>
        <w:t>T</w:t>
      </w:r>
      <w:r w:rsidRPr="008B26E9">
        <w:t>ouchscreen; framework; user interface; animal-computer interaction</w:t>
      </w:r>
    </w:p>
    <w:p w14:paraId="61D869FF" w14:textId="77777777" w:rsidR="00A6678D" w:rsidRPr="000F4B8F" w:rsidRDefault="00A6678D" w:rsidP="00A6678D">
      <w:pPr>
        <w:pStyle w:val="Heading1"/>
        <w:rPr>
          <w:rStyle w:val="Hyperlink"/>
        </w:rPr>
      </w:pPr>
      <w:r>
        <w:t>INTRODUCTION</w:t>
      </w:r>
    </w:p>
    <w:p w14:paraId="46673B78" w14:textId="0DB0E247" w:rsidR="006B3F1F" w:rsidRDefault="00B24D11">
      <w:r w:rsidRPr="00B24D11">
        <w:t xml:space="preserve">Touchscreens are ubiquitous in our daily lives, from our phones to our watches we have made great use of touchscreen displays to explore many use cases. Good touchscreen interactions are the focus of much HCI research because of its ubiquity. As with most other forms of technology though, interfaces have been developed with a human audience in mind. However, dogs are frequently able to take many complex tasks upon themselves and have demonstrated ability to interact with touchscreen displays among other technologies </w:t>
      </w:r>
      <w:r>
        <w:fldChar w:fldCharType="begin" w:fldLock="1"/>
      </w:r>
      <w:r w:rsidR="00B45B8A">
        <w:instrText>ADDIN CSL_CITATION {"citationItems":[{"id":"ITEM-1","itemData":{"DOI":"10.1145/2995257.2995384","ISBN":"9781450347587","abstract":"© 2016 ACM.Touchscreens can provide a way for service dogs to relay emergency information about their handlers from a home or office environment. In this paper, we build on work exploring the ability of canines to interact with touchscreen interfaces. We observe new requirements for training and explain best practices found in training techniques. Learning from previous work, we also begin to test new dog interaction techniques such as lift-off selection and sliding gestural motions. Our goal is to understand the affordances needed to make touchscreen interfaces usable for canines and help the future design of touchscreen interfaces for assistance dogs in the home.","author":[{"dropping-particle":"","family":"Zeagler","given":"Clint","non-dropping-particle":"","parse-names":false,"suffix":""},{"dropping-particle":"","family":"Zuerndorfer","given":"Jay","non-dropping-particle":"","parse-names":false,"suffix":""},{"dropping-particle":"","family":"Lau","given":"Andrea","non-dropping-particle":"","parse-names":false,"suffix":""},{"dropping-particle":"","family":"Freil","given":"Larry","non-dropping-particle":"","parse-names":false,"suffix":""},{"dropping-particle":"","family":"Gilliland","given":"Scott","non-dropping-particle":"","parse-names":false,"suffix":""},{"dropping-particle":"","family":"Starner","given":"Thad","non-dropping-particle":"","parse-names":false,"suffix":""},{"dropping-particle":"","family":"Jackson","given":"Melody Moore","non-dropping-particle":"","parse-names":false,"suffix":""}],"container-title":"Proceedings of the Third International Conference on Animal-Computer Interaction - ACI '16","id":"ITEM-1","issued":{"date-parts":[["2016"]]},"page":"1-5","title":"Canine computer interaction: towards designing a touchscreen interface for working dogs","type":"article-journal"},"uris":["http://www.mendeley.com/documents/?uuid=93fd8ec4-3d83-496f-8538-745381b0338e"]},{"id":"ITEM-2","itemData":{"DOI":"10.1145/2995257.2995390","ISBN":"9781450347587","abstract":"© 2016 ACM.Search and Rescue (SAR) is a critical component of disaster recovery efforts. Every second saved in the search increases the chances of finding survivors and the majority of these teams prefer using canines [5]. Our goal is to help enable SAR dog and handler teams to work together more effectively. Using a semi-structured interviews and guidance from K9-SAR experts as we iterate through designs, we develop a two-part system consisting of a wearable computer interface for working SAR dogs that communicates with their handler via a mobile application. Additionally, we discuss the system around a heuristic framework that includes dogs as active participants. Finally, we show the viability of our tool by evaluating it with feedback from three SAR experts.","author":[{"dropping-particle":"","family":"Zeagler","given":"Clint","non-dropping-particle":"","parse-names":false,"suffix":""},{"dropping-particle":"","family":"Byrne","given":"Ceara","non-dropping-particle":"","parse-names":false,"suffix":""},{"dropping-particle":"","family":"Valentin","given":"Giancarlo","non-dropping-particle":"","parse-names":false,"suffix":""},{"dropping-particle":"","family":"Freil","given":"Larry","non-dropping-particle":"","parse-names":false,"suffix":""},{"dropping-particle":"","family":"Kidder","given":"Eric","non-dropping-particle":"","parse-names":false,"suffix":""},{"dropping-particle":"","family":"Crouch","given":"James","non-dropping-particle":"","parse-names":false,"suffix":""},{"dropping-particle":"","family":"Starner","given":"Thad","non-dropping-particle":"","parse-names":false,"suffix":""},{"dropping-particle":"","family":"Jackson","given":"Melody Moore","non-dropping-particle":"","parse-names":false,"suffix":""}],"container-title":"Proceedings of the Third International Conference on Animal-Computer Interaction - ACI '16","id":"ITEM-2","issued":{"date-parts":[["2016"]]},"page":"1-9","title":"Search and rescue: dog and handler collaboration through wearable and mobile interfaces","type":"article-journal"},"uris":["http://www.mendeley.com/documents/?uuid=0d947db6-c804-4c22-b89e-c9f1c7815e13"]},{"id":"ITEM-3","itemData":{"DOI":"10.1145/3152130.3152146","ISBN":"9781450353649","abstract":"© 2017 Copyright is held by the owner/author(s). Aged dogs suffer from reduced mobility and activity levels, which can affect their daily lives. It is quite typical for owners of older dogs to reduce all activities such as walking, playing and training, since their dog may appear to no longer need them. Previous studies have shown that ageing can be slowed by mental and physical stimulation, and thus stopping these activities might actually lead to faster ageing in dogs, which can result in a reduction in the quality of life of the animal, and may even decrease the strength of the dog-owner bond. In this paper, we describe in detail a touchscreen apparatus, software and training method that we have used to facilitate dog computer interaction (DCI). We propose that DCI has the potential to improve the welfare of older dogs in particular through cognitive enrichment. We provide hypotheses for future studies to examine the possible effects of touchscreen use on physiological, behavioural and cognitive measures of dogs' positive affect and well-being, and any impact on the dog-owner bond. In the future, collaborations between researchers in animal-computer interaction, dog trainers, and cognitive scientists are essential to develop the hardware and software necessary to realise the full potential of this training and enrichment tool.","author":[{"dropping-particle":"","family":"Wallis","given":"Lisa J.","non-dropping-particle":"","parse-names":false,"suffix":""},{"dropping-particle":"","family":"Range","given":"Friederike","non-dropping-particle":"","parse-names":false,"suffix":""},{"dropping-particle":"","family":"Kubinyi","given":"Enikő","non-dropping-particle":"","parse-names":false,"suffix":""},{"dropping-particle":"","family":"Chapagain","given":"Durga","non-dropping-particle":"","parse-names":false,"suffix":""},{"dropping-particle":"","family":"Serra","given":"Jessica","non-dropping-particle":"","parse-names":false,"suffix":""},{"dropping-particle":"","family":"Huber","given":"Ludwig","non-dropping-particle":"","parse-names":false,"suffix":""}],"container-title":"Proceedings of the Fourth International Conference on Animal-Computer Interaction  - ACI2017","id":"ITEM-3","issued":{"date-parts":[["2017"]]},"page":"1-12","title":"Utilising dog-computer interactions to provide mental stimulation in dogs especially during ageing","type":"article-journal"},"uris":["http://www.mendeley.com/documents/?uuid=317b6717-142c-4e1d-80f2-f2b7ad4628b1"]},{"id":"ITEM-4","itemData":{"DOI":"10.1007/s10071-008-0149-0","ISBN":"14359448 (ISSN)","ISSN":"14359448","PMID":"18309524","abstract":"The ability to reason by exclusion (which is defined as the selection of the correct alternative by logically excluding other potential alternatives; Call in Anim Cogn 9:393-403 2006) is well established in humans. Several studies have found it to be present in some nonhuman species as well, whereas it seems to be somewhat limited or even absent in others. As inconsistent methodology might have contributed to the revealed inter-species differences, we examined reasoning by exclusion in pigeons (n = 6), dogs (n = 6), students (n = 6), and children (n = 8) under almost equal experimental conditions. After being trained in a computer-controlled two-choice procedure to discriminate between four positive (S+) and four negative (S-) photographs, the subjects were tested with displays consisting of one S- and one of four novel stimuli (S'). One pigeon, half of the dogs and almost all humans preferred S' over S-, thereby choosing either by novelty, or by avoiding S- without acquiring any knowledge about S', or by inferring positive class membership of S' by excluding S-. To decide among these strategies the subjects that showed a preference for S' were then tested with displays consisting of one of the S' and one of four novel stimuli (S''). Although the pigeon preferentially chose the S'' and by novelty, dogs and humans maintained their preference for S', thereby showing evidence of reasoning by exclusion. Taken together, the results of the present study suggest that none of the pigeons, but half of the dogs and almost all humans inferred positive class membership of S' by logically excluding S-.","author":[{"dropping-particle":"","family":"Aust","given":"Ulrike","non-dropping-particle":"","parse-names":false,"suffix":""},{"dropping-particle":"","family":"Range","given":"Friederike","non-dropping-particle":"","parse-names":false,"suffix":""},{"dropping-particle":"","family":"Steurer","given":"Michael","non-dropping-particle":"","parse-names":false,"suffix":""},{"dropping-particle":"","family":"Huber","given":"Ludwig","non-dropping-particle":"","parse-names":false,"suffix":""}],"container-title":"Animal Cognition","id":"ITEM-4","issue":"4","issued":{"date-parts":[["2008"]]},"page":"587-597","title":"Inferential reasoning by exclusion in pigeons, dogs, and humans","type":"article-journal","volume":"11"},"uris":["http://www.mendeley.com/documents/?uuid=a5b45fc9-9af0-458a-a8d4-be7e1c44c798"]},{"id":"ITEM-5","itemData":{"DOI":"10.1109/MPRV.2014.38","ISSN":"1536-1268","author":[{"dropping-particle":"","family":"Byrne","given":"Ceara","non-dropping-particle":"","parse-names":false,"suffix":""},{"dropping-particle":"","family":"Kerwin","given":"Ryan","non-dropping-particle":"","parse-names":false,"suffix":""},{"dropping-particle":"","family":"Zuerndorfer","given":"Jay","non-dropping-particle":"","parse-names":false,"suffix":""},{"dropping-particle":"","family":"Gilliland","given":"Scott","non-dropping-particle":"","parse-names":false,"suffix":""},{"dropping-particle":"","family":"Guo","given":"Zehua","non-dropping-particle":"","parse-names":false,"suffix":""},{"dropping-particle":"","family":"Jackson","given":"Melody","non-dropping-particle":"","parse-names":false,"suffix":""},{"dropping-particle":"","family":"Starner","given":"Thad E","non-dropping-particle":"","parse-names":false,"suffix":""},{"dropping-particle":"","family":"Tech","given":"Georgia","non-dropping-particle":"","parse-names":false,"suffix":""}],"container-title":"IEEE Pervasive Computing","id":"ITEM-5","issue":"2","issued":{"date-parts":[["2014"]]},"page":"80-83","title":"Two-Way Communication between Working Dogs and Their Handlers","type":"article-journal","volume":"13"},"uris":["http://www.mendeley.com/documents/?uuid=df248a06-5af5-4b4f-a46e-a241aafca7e9"]}],"mendeley":{"formattedCitation":"[1,2,15,16,18]","plainTextFormattedCitation":"[1,2,15,16,18]","previouslyFormattedCitation":"(Aust, Range, Steurer, &amp; Huber, 2008; Byrne et al., 2014; Wallis et al., 2017; Zeagler, Byrne, et al., 2016; Zeagler, Zuerndorfer, et al., 2016)"},"properties":{"noteIndex":0},"schema":"https://github.com/citation-style-language/schema/raw/master/csl-citation.json"}</w:instrText>
      </w:r>
      <w:r>
        <w:fldChar w:fldCharType="separate"/>
      </w:r>
      <w:r w:rsidR="00B45B8A" w:rsidRPr="00B45B8A">
        <w:rPr>
          <w:noProof/>
        </w:rPr>
        <w:t>[1,2,15,16,18]</w:t>
      </w:r>
      <w:r>
        <w:fldChar w:fldCharType="end"/>
      </w:r>
      <w:r>
        <w:t>.</w:t>
      </w:r>
      <w:r w:rsidRPr="00B24D11">
        <w:t xml:space="preserve"> With the rising field of ACI, more and more interfaces will be designed for animals on touchscreen devices. Though, which interfaces can be transferred between species and methods for evaluating these interfaces from an animal’s perspective is relatively unknown. This problem severely limits a designer’s ability to design an application focused on the user. Fortunately, cognitive scientists have found new interest in the domestic dog and the field of Animal </w:t>
      </w:r>
      <w:r w:rsidRPr="00B24D11">
        <w:t>Computer Interaction is growing so previous attempts and insights can be used.</w:t>
      </w:r>
    </w:p>
    <w:p w14:paraId="4AC8339D" w14:textId="0DA76A3A" w:rsidR="006B3F1F" w:rsidRDefault="00AB1A7B">
      <w:pPr>
        <w:pStyle w:val="Heading2"/>
      </w:pPr>
      <w:r>
        <w:t>Animal Cognition</w:t>
      </w:r>
    </w:p>
    <w:p w14:paraId="7A9FCCD5" w14:textId="154C3206" w:rsidR="00AB1A7B" w:rsidRDefault="00AB1A7B" w:rsidP="00AB1A7B">
      <w:r>
        <w:t xml:space="preserve">Animal cognition research has recently recognized dogs as being worthy of study. Now, the perception of dog cognitive abilities has improved so much that many researchers use dogs exclusively. There are several contributing factors to this relative ubiquity of domestic dogs as study subjects. One such factor is that obtaining subjects is easy as a large part of the population owns dogs and cognitive studies have low injury risk. Additionally, all one needs to run a dog study is an empty room </w:t>
      </w:r>
      <w:r>
        <w:fldChar w:fldCharType="begin" w:fldLock="1"/>
      </w:r>
      <w:r w:rsidR="00B45B8A">
        <w:instrText>ADDIN CSL_CITATION {"citationItems":[{"id":"ITEM-1","itemData":{"DOI":"10.1126/science.325_1062","ISSN":"0036-8075","PMID":"16594533","author":[{"dropping-particle":"","family":"Morell","given":"V.","non-dropping-particle":"","parse-names":false,"suffix":""}],"container-title":"Science","id":"ITEM-1","issue":"5944","issued":{"date-parts":[["2009","8","28"]]},"page":"1062-1065","title":"Going to the Dogs","type":"article-journal","volume":"325"},"uris":["http://www.mendeley.com/documents/?uuid=85c8e0bb-d3e0-4d13-9b17-25246290cb7b"]}],"mendeley":{"formattedCitation":"[10]","plainTextFormattedCitation":"[10]","previouslyFormattedCitation":"(Morell, 2009)"},"properties":{"noteIndex":0},"schema":"https://github.com/citation-style-language/schema/raw/master/csl-citation.json"}</w:instrText>
      </w:r>
      <w:r>
        <w:fldChar w:fldCharType="separate"/>
      </w:r>
      <w:r w:rsidR="00B45B8A" w:rsidRPr="00B45B8A">
        <w:rPr>
          <w:noProof/>
        </w:rPr>
        <w:t>[10]</w:t>
      </w:r>
      <w:r>
        <w:fldChar w:fldCharType="end"/>
      </w:r>
      <w:r>
        <w:t>.</w:t>
      </w:r>
    </w:p>
    <w:p w14:paraId="17BD8FA8" w14:textId="75F48F33" w:rsidR="00AB1A7B" w:rsidRDefault="00AB1A7B" w:rsidP="00AB1A7B">
      <w:r>
        <w:t xml:space="preserve">With the increase in dog cognitive studies, more evidence has arisen of dogs’ reasoning abilities. Aust et al. investigates inferential reasoning in dogs by providing dogs a set of stimuli known by the dog to not give a reward and one unknown stimuli. This is accomplished using a touchscreen interface with icons both known and unknown by the dog. They found that dogs chose the unknown icon when there were two known poor icons and were less likely to attempt the unknown icon when a good icon is present. This is evidence that the subjects were able to reason that if the other stimuli are poor choices, the unknown one has a higher chance of giving a good result. In addition to giving some evidence of dogs’ cognitive ability, this experiment also illustrates that dogs are able to assign some meaning to digital interface parts </w:t>
      </w:r>
      <w:r>
        <w:fldChar w:fldCharType="begin" w:fldLock="1"/>
      </w:r>
      <w:r w:rsidR="00B45B8A">
        <w:instrText>ADDIN CSL_CITATION {"citationItems":[{"id":"ITEM-1","itemData":{"DOI":"10.1007/s10071-008-0149-0","ISBN":"14359448 (ISSN)","ISSN":"14359448","PMID":"18309524","abstract":"The ability to reason by exclusion (which is defined as the selection of the correct alternative by logically excluding other potential alternatives; Call in Anim Cogn 9:393-403 2006) is well established in humans. Several studies have found it to be present in some nonhuman species as well, whereas it seems to be somewhat limited or even absent in others. As inconsistent methodology might have contributed to the revealed inter-species differences, we examined reasoning by exclusion in pigeons (n = 6), dogs (n = 6), students (n = 6), and children (n = 8) under almost equal experimental conditions. After being trained in a computer-controlled two-choice procedure to discriminate between four positive (S+) and four negative (S-) photographs, the subjects were tested with displays consisting of one S- and one of four novel stimuli (S'). One pigeon, half of the dogs and almost all humans preferred S' over S-, thereby choosing either by novelty, or by avoiding S- without acquiring any knowledge about S', or by inferring positive class membership of S' by excluding S-. To decide among these strategies the subjects that showed a preference for S' were then tested with displays consisting of one of the S' and one of four novel stimuli (S''). Although the pigeon preferentially chose the S'' and by novelty, dogs and humans maintained their preference for S', thereby showing evidence of reasoning by exclusion. Taken together, the results of the present study suggest that none of the pigeons, but half of the dogs and almost all humans inferred positive class membership of S' by logically excluding S-.","author":[{"dropping-particle":"","family":"Aust","given":"Ulrike","non-dropping-particle":"","parse-names":false,"suffix":""},{"dropping-particle":"","family":"Range","given":"Friederike","non-dropping-particle":"","parse-names":false,"suffix":""},{"dropping-particle":"","family":"Steurer","given":"Michael","non-dropping-particle":"","parse-names":false,"suffix":""},{"dropping-particle":"","family":"Huber","given":"Ludwig","non-dropping-particle":"","parse-names":false,"suffix":""}],"container-title":"Animal Cognition","id":"ITEM-1","issue":"4","issued":{"date-parts":[["2008"]]},"page":"587-597","title":"Inferential reasoning by exclusion in pigeons, dogs, and humans","type":"article-journal","volume":"11"},"uris":["http://www.mendeley.com/documents/?uuid=a5b45fc9-9af0-458a-a8d4-be7e1c44c798"]}],"mendeley":{"formattedCitation":"[1]","plainTextFormattedCitation":"[1]","previouslyFormattedCitation":"(Aust et al., 2008)"},"properties":{"noteIndex":0},"schema":"https://github.com/citation-style-language/schema/raw/master/csl-citation.json"}</w:instrText>
      </w:r>
      <w:r>
        <w:fldChar w:fldCharType="separate"/>
      </w:r>
      <w:r w:rsidR="00B45B8A" w:rsidRPr="00B45B8A">
        <w:rPr>
          <w:noProof/>
        </w:rPr>
        <w:t>[1]</w:t>
      </w:r>
      <w:r>
        <w:fldChar w:fldCharType="end"/>
      </w:r>
      <w:r>
        <w:t>.</w:t>
      </w:r>
    </w:p>
    <w:p w14:paraId="62C6A324" w14:textId="2BEEBEA5" w:rsidR="00AB1A7B" w:rsidRDefault="00AB1A7B" w:rsidP="00AB1A7B">
      <w:r>
        <w:t xml:space="preserve">Range et al. added to the evidence of dogs’ discriminatory ability by evaluating dogs’ categorization performance when introduced to images with different items. The study uses a touchscreen on which dogs are shown images with either only landscapes or only dogs which are categorized by the subjects with high accuracy. To ensure the dogs are not identifying the full image but its contents, a photo editing tool is used to extract the dogs in the images and post them over the landscape images. This led to a decrease in accuracy however categorization was well above random chance indicating that dogs are able to discriminate objects in a two dimensional representation </w:t>
      </w:r>
      <w:r>
        <w:fldChar w:fldCharType="begin" w:fldLock="1"/>
      </w:r>
      <w:r w:rsidR="00B45B8A">
        <w:instrText>ADDIN CSL_CITATION {"citationItems":[{"id":"ITEM-1","itemData":{"DOI":"10.1007/s10071-007-0123-2","ISBN":"1007100701232","ISSN":"14359448","PMID":"18026761","abstract":"One of the fundamental issues in the study of animal cognition concerns categorization. Although domestic dogs (Canis familiaris) are on the brink to become one of the model animals in animal psychology, their categorization abilities are unknown. This is probably largely due to the absence of an adequate method for testing dogs' ability to discriminate between large sets of pictures in the absence of human cueing. Here we present a computer-automated touch-screen testing procedure, which enabled us to test visual discrimination in dogs while social cueing was ruled out. Using a simultaneous discrimination procedure, we first trained dogs (N = 4) to differentiate between a set of dog pictures (N = 40) and an equally large set of landscape pictures. All subjects learned to discriminate between the two sets and showed successful transfer to novel pictures. Interestingly, presentation of pictures providing contradictive information (novel dog pictures mounted on familiar landscape pictures) did not disrupt performance, which suggests that the dogs made use of a category-based response rule with classification being coupled to category-relevant features (of the dog) rather than to item-specific features (of the background). We conclude that dogs are able to classify photographs of natural stimuli by means of a perceptual response rule using a newly established touch-screen procedure.","author":[{"dropping-particle":"","family":"Range","given":"Friederike","non-dropping-particle":"","parse-names":false,"suffix":""},{"dropping-particle":"","family":"Aust","given":"Ulrike","non-dropping-particle":"","parse-names":false,"suffix":""},{"dropping-particle":"","family":"Steurer","given":"Michael","non-dropping-particle":"","parse-names":false,"suffix":""},{"dropping-particle":"","family":"Huber","given":"Ludwig","non-dropping-particle":"","parse-names":false,"suffix":""}],"container-title":"Animal Cognition","id":"ITEM-1","issue":"2","issued":{"date-parts":[["2008"]]},"page":"339-347","title":"Visual categorization of natural stimuli by domestic dogs","type":"article-journal","volume":"11"},"uris":["http://www.mendeley.com/documents/?uuid=2dc2a654-10a0-46c5-a0e6-ad5260c8d1c1"]}],"mendeley":{"formattedCitation":"[13]","plainTextFormattedCitation":"[13]","previouslyFormattedCitation":"(Range, Aust, Steurer, &amp; Huber, 2008)"},"properties":{"noteIndex":0},"schema":"https://github.com/citation-style-language/schema/raw/master/csl-citation.json"}</w:instrText>
      </w:r>
      <w:r>
        <w:fldChar w:fldCharType="separate"/>
      </w:r>
      <w:r w:rsidR="00B45B8A" w:rsidRPr="00B45B8A">
        <w:rPr>
          <w:noProof/>
        </w:rPr>
        <w:t>[13]</w:t>
      </w:r>
      <w:r>
        <w:fldChar w:fldCharType="end"/>
      </w:r>
      <w:r>
        <w:t>.</w:t>
      </w:r>
    </w:p>
    <w:p w14:paraId="7010576C" w14:textId="1736E488" w:rsidR="006B3F1F" w:rsidRDefault="00AB1A7B" w:rsidP="00AB1A7B">
      <w:r>
        <w:t xml:space="preserve">Cognitive science may give an indication of dogs’ abilities to use existing technology, but one must consider not only </w:t>
      </w:r>
      <w:r>
        <w:lastRenderedPageBreak/>
        <w:t>if an animal can use an interface but also if the interface is properly designed for the animal. This is the thought in human technology that led to the rise of Human-Computer Interaction (HCI) as a discipline within computer science, and now it has extended to Animal-Computer Interaction (ACI).</w:t>
      </w:r>
      <w:r w:rsidR="00AA7718">
        <w:t xml:space="preserve"> </w:t>
      </w:r>
    </w:p>
    <w:p w14:paraId="3DF6B90E" w14:textId="3185E973" w:rsidR="005C632C" w:rsidRPr="005C632C" w:rsidRDefault="00AB1A7B" w:rsidP="005C632C">
      <w:pPr>
        <w:spacing w:before="120" w:after="0"/>
        <w:rPr>
          <w:rFonts w:ascii="Arial" w:hAnsi="Arial" w:cs="Arial"/>
          <w:b/>
          <w:sz w:val="18"/>
          <w:szCs w:val="18"/>
        </w:rPr>
      </w:pPr>
      <w:r>
        <w:rPr>
          <w:rFonts w:ascii="Arial" w:hAnsi="Arial" w:cs="Arial"/>
          <w:b/>
          <w:sz w:val="18"/>
          <w:szCs w:val="18"/>
        </w:rPr>
        <w:t>Animal-Computer Interaction</w:t>
      </w:r>
    </w:p>
    <w:p w14:paraId="19C773CD" w14:textId="3AF1E08D" w:rsidR="00AB1A7B" w:rsidRDefault="00AB1A7B" w:rsidP="00AB1A7B">
      <w:r>
        <w:t xml:space="preserve">Technology has long been the new evolutionary force for humankind, allowing us to no longer need to adapt to our environment but create environments amicable to us. Companion animals have enjoyed some of the comforts afforded to us, even if tangentially so, such as air conditioning, clean water, and complex medical procedures. However, all user-centered technology is developed for humans, with little thought given to the animals we live alongside. One may argue that this is because animals lack the skill to make proper use of tools created for them, to which one can point to studies that find animals make and even exploit human tools for their ends </w:t>
      </w:r>
      <w:r>
        <w:fldChar w:fldCharType="begin" w:fldLock="1"/>
      </w:r>
      <w:r w:rsidR="00B45B8A">
        <w:instrText>ADDIN CSL_CITATION {"citationItems":[{"id":"ITEM-1","itemData":{"DOI":"10.1098/rsbl.2003.0085","ISBN":"0962-8452","ISSN":"14712970","PMID":"15101428","abstract":"The 'crafting' of tools involves (i) selection of appropriate raw material, (ii) preparatory trimming and (iii) fine, three-dimensional sculpting. Its evolution is technologically important because it allows the open-ended development of tools. New Caledonian crows manufacture an impressive range of stick and leaf tools. We previously reported that their toolkit included hooked implements made from leafy twigs, although their manufacture had never been closely observed. We describe the manufacture of 10 hooked-twig tools by an adult crow and its dependent juvenile. To make all 10 tools, the crows carried out a relatively invariant three-step sequence of complex manipulations that involved (i) the selection of raw material, (ii) trimming and (iii) a lengthy sculpting of the hook. Hooked-twig manufacture contrasts with the lack of sculpting in the making of wooden tools by other non-humans such as chimpanzees and woodpecker finches. This fine, three-stage crafting process removes another alleged difference between humans and other animals.","author":[{"dropping-particle":"","family":"Hunt","given":"Gavin R.","non-dropping-particle":"","parse-names":false,"suffix":""},{"dropping-particle":"","family":"Gray","given":"Russell D.","non-dropping-particle":"","parse-names":false,"suffix":""}],"container-title":"Proceedings of the Royal Society B: Biological Sciences","id":"ITEM-1","issue":"SUPPL. 3","issued":{"date-parts":[["2004"]]},"page":"88-90","title":"The crafting of hook tools by wild New Caledonian crows","type":"article-journal","volume":"271"},"uris":["http://www.mendeley.com/documents/?uuid=80f979e5-f810-40cb-9a9e-266792437d02"]}],"mendeley":{"formattedCitation":"[6]","plainTextFormattedCitation":"[6]","previouslyFormattedCitation":"(Hunt &amp; Gray, 2004)"},"properties":{"noteIndex":0},"schema":"https://github.com/citation-style-language/schema/raw/master/csl-citation.json"}</w:instrText>
      </w:r>
      <w:r>
        <w:fldChar w:fldCharType="separate"/>
      </w:r>
      <w:r w:rsidR="00B45B8A" w:rsidRPr="00B45B8A">
        <w:rPr>
          <w:noProof/>
        </w:rPr>
        <w:t>[6]</w:t>
      </w:r>
      <w:r>
        <w:fldChar w:fldCharType="end"/>
      </w:r>
      <w:r>
        <w:t xml:space="preserve">. Service animals have been trained to take on tasks that are difficult for their handlers to perform such as operating light switches or washing machines </w:t>
      </w:r>
      <w:r>
        <w:fldChar w:fldCharType="begin" w:fldLock="1"/>
      </w:r>
      <w:r w:rsidR="00B45B8A">
        <w:instrText>ADDIN CSL_CITATION {"citationItems":[{"id":"ITEM-1","itemData":{"DOI":"10.1016/j.ijhcs.2016.04.008","ISBN":"9725233859","ISSN":"10959300","abstract":"The emerging discipline of Animal–Computer Interaction (ACI) aims to take what in Interaction Design is known as a user-centred approach to the design of technology intended for animals, placing them at the centre of the design process as stakeholders, users, and contributors. However, current regulatory frameworks for the involvement of animals in research are not animal-centred, regarding them as research instruments, unable to consent to procedures that may harm them, rather than consenting research participants and design contributors. Such frameworks aim to minimise the impacts of research procedures on the welfare of individual animals, but this minimisation is subordinated to specific scientific and societal interests, and to the integrity of the procedures required to serve those interests. From this standpoint, the universally advocated principles of replacement, reduction and refinement aim to address the ethical conflicts arising from the assumed inability of individual animals to consent to potentially harmful procedures, but such principles in fact reflect a lack of individual centrality. This paper makes the case for moving beyond existing regulations and guidelines towards an animal-centred framework that can better support the development of ACI as a discipline. Firstly, recognising animal welfare as a fundamental requirement for users and research participants alike, the paper articulates the implications of a welfare-centred ethics framework. Secondly, recognising consent as an essential requirement of participation, the paper also defines criteria for obtaining animals׳ mediated and contingent consent to engaging with research procedures. Further, the paper argues for the methodological necessity, as well as the ethical desirability, of such an animal-centred framework, examining the boundaries of its applicability as well as the benefits of its application. Finally, the paper puts forward a series of practical principles for conducting ACI research, which imply but also essentially exceed the welfare and ethics requirements of current regulatory frameworks.","author":[{"dropping-particle":"","family":"Mancini","given":"Clara","non-dropping-particle":"","parse-names":false,"suffix":""}],"container-title":"International Journal of Human Computer Studies","id":"ITEM-1","issued":{"date-parts":[["2017","2","1"]]},"page":"221-233","publisher":"Academic Press","title":"Towards an animal-centred ethics for Animal–Computer Interaction","type":"article-journal","volume":"98"},"uris":["http://www.mendeley.com/documents/?uuid=69c9ff7d-5f82-3d6e-95c1-6f70933f974d"]}],"mendeley":{"formattedCitation":"[9]","plainTextFormattedCitation":"[9]","previouslyFormattedCitation":"(Mancini, 2017)"},"properties":{"noteIndex":0},"schema":"https://github.com/citation-style-language/schema/raw/master/csl-citation.json"}</w:instrText>
      </w:r>
      <w:r>
        <w:fldChar w:fldCharType="separate"/>
      </w:r>
      <w:r w:rsidR="00B45B8A" w:rsidRPr="00B45B8A">
        <w:rPr>
          <w:noProof/>
        </w:rPr>
        <w:t>[9]</w:t>
      </w:r>
      <w:r>
        <w:fldChar w:fldCharType="end"/>
      </w:r>
      <w:r>
        <w:t>. Ultimately, it seems that animal-centric technology has not been created not because of a lack of skill on the animal’s part but because of a lack of urgency to enhance animal lives with technology.</w:t>
      </w:r>
    </w:p>
    <w:p w14:paraId="3A9AD4EF" w14:textId="1F982960" w:rsidR="00AB1A7B" w:rsidRDefault="00AB1A7B" w:rsidP="00AB1A7B">
      <w:r>
        <w:t>This is not to say there have been no technologies developed for use by animals: automatic milking</w:t>
      </w:r>
      <w:r w:rsidR="006B0198">
        <w:t xml:space="preserve"> machines</w:t>
      </w:r>
      <w:r>
        <w:t>, GPS collar trackers, and interfaces used for behavioral experiments are all technologies that have been in use for decades</w:t>
      </w:r>
      <w:r w:rsidR="006B0198">
        <w:t xml:space="preserve"> </w:t>
      </w:r>
      <w:r w:rsidR="006B0198">
        <w:fldChar w:fldCharType="begin" w:fldLock="1"/>
      </w:r>
      <w:r w:rsidR="00B45B8A">
        <w:instrText>ADDIN CSL_CITATION {"citationItems":[{"id":"ITEM-1","itemData":{"DOI":"10.1016/B978-012497781-5/50003-7","ISBN":"9780124977815","abstract":"Design studies that use radiotelemetry require careful consideration of the goals of a project and the resources available to meet those goals. Success in meeting the research goals depends on thoughtful planning of field methods and ancillary data collection, selection of telemetry equipment appropriate to the study animal and budget, careful execution of the field protocols, and creative analysis of the data. Some of the most important design factors include consideration of the study's purpose; degree of experimental manipulation, controls, and replication; selection of an efficient yet unbiased sampling scheme; definition of the sample unit; calculation of sample size requirements; identification and removal of sources of bias; and clear specification of biological significance. This chapter emphasizes the need to integrate univariate metrics of animal choice, such as estimates of home range size and resource selection, with metrics for the demographic consequences of these choices, all of which can be generated from radiotelemetry. Radiotelemetry is an essential tool in modern studies of movement, migration, and dispersal of most vertebrates. Its use has dramatically increased the amount and detail of information available for estimating movements of larger animals, and provides extremely valuable additions to information from studies that use tagging, banding (ringing), and other forms of marking for smaller animals. In addition, radiotelemetry studies are an important complement to recent approaches that use genetic markers.","author":[{"dropping-particle":"","family":"Garton","given":"Edward O.","non-dropping-particle":"","parse-names":false,"suffix":""},{"dropping-particle":"","family":"Wisdom","given":"Michael J.","non-dropping-particle":"","parse-names":false,"suffix":""},{"dropping-particle":"","family":"Leban","given":"Frederick A.","non-dropping-particle":"","parse-names":false,"suffix":""},{"dropping-particle":"","family":"Johnson","given":"Bruce K.","non-dropping-particle":"","parse-names":false,"suffix":""}],"container-title":"Radio Tracking and Animal Populations","id":"ITEM-1","issued":{"date-parts":[["2001","1","1"]]},"number-of-pages":"15-42","publisher":"Academic Press","title":"Radio Tracking and Animal Populations","type":"book"},"uris":["http://www.mendeley.com/documents/?uuid=6eddd5f6-9478-35ee-a388-73884939328a"]},{"id":"ITEM-2","itemData":{"DOI":"10.1007/BF03392006","ISSN":"0738-6729","author":[{"dropping-particle":"","family":"Epstein","given":"Robert","non-dropping-particle":"","parse-names":false,"suffix":""},{"dropping-particle":"","family":"Rogers","given":"Jessica","non-dropping-particle":"","parse-names":false,"suffix":""}],"container-title":"The Behavior Analyst","id":"ITEM-2","issue":"1","issued":{"date-parts":[["2000","4","1"]]},"page":"117-129","title":"On books","type":"article-journal","volume":"23"},"uris":["http://www.mendeley.com/documents/?uuid=36b7bd16-9118-418c-9b1e-3892de4894f5"]}],"mendeley":{"formattedCitation":"[3,5]","plainTextFormattedCitation":"[3,5]","previouslyFormattedCitation":"(Epstein &amp; Rogers, 2000; Garton, Wisdom, Leban, &amp; Johnson, 2001)"},"properties":{"noteIndex":0},"schema":"https://github.com/citation-style-language/schema/raw/master/csl-citation.json"}</w:instrText>
      </w:r>
      <w:r w:rsidR="006B0198">
        <w:fldChar w:fldCharType="separate"/>
      </w:r>
      <w:r w:rsidR="00B45B8A" w:rsidRPr="00B45B8A">
        <w:rPr>
          <w:noProof/>
        </w:rPr>
        <w:t>[3,5]</w:t>
      </w:r>
      <w:r w:rsidR="006B0198">
        <w:fldChar w:fldCharType="end"/>
      </w:r>
      <w:r>
        <w:t xml:space="preserve">. Additionally, consumer devices ostensibly made for companion animals have also appeared on the market in the form of teleconferencing systems, automatic feeders, etc. with the promise of improving the </w:t>
      </w:r>
      <w:r w:rsidR="00FA695A">
        <w:t>animal’s</w:t>
      </w:r>
      <w:r>
        <w:t xml:space="preserve"> life.</w:t>
      </w:r>
      <w:r w:rsidR="00FA695A">
        <w:t xml:space="preserve"> A</w:t>
      </w:r>
      <w:r>
        <w:t>ll these technologies</w:t>
      </w:r>
      <w:r w:rsidR="00FA695A">
        <w:t>, though,</w:t>
      </w:r>
      <w:r>
        <w:t xml:space="preserve"> are created by humans to enhance </w:t>
      </w:r>
      <w:r w:rsidR="00FA695A">
        <w:t>their</w:t>
      </w:r>
      <w:r>
        <w:t xml:space="preserve"> ability to work with the animal or care for it and does not enhance the</w:t>
      </w:r>
      <w:r w:rsidR="00FA695A">
        <w:t xml:space="preserve"> experience or activities </w:t>
      </w:r>
      <w:r>
        <w:t>of the animal in any meaningful way.</w:t>
      </w:r>
    </w:p>
    <w:p w14:paraId="34B9CF32" w14:textId="435B99A3" w:rsidR="00AB1A7B" w:rsidRDefault="00AB1A7B" w:rsidP="00AB1A7B">
      <w:r>
        <w:t xml:space="preserve">In </w:t>
      </w:r>
      <w:r w:rsidR="00FA695A">
        <w:t>all</w:t>
      </w:r>
      <w:r>
        <w:t xml:space="preserve"> these technologies, the animals have</w:t>
      </w:r>
      <w:r w:rsidR="00FA695A">
        <w:t xml:space="preserve"> little</w:t>
      </w:r>
      <w:r>
        <w:t xml:space="preserve"> input during the development process. Humans are making the devices in the way that best serves their needs with only some consideration given to the animal using it. Key questions from HCI are therefore ignored when development is shifted to animal users. </w:t>
      </w:r>
      <w:r w:rsidR="00FA695A">
        <w:t xml:space="preserve">Rather than </w:t>
      </w:r>
      <w:r>
        <w:t>questioning how the interaction would influence the animal’s capabilities, activities, and experience we think in terms of how it will affect the owner’s life.</w:t>
      </w:r>
    </w:p>
    <w:p w14:paraId="7A4EA182" w14:textId="11974127" w:rsidR="00AB1A7B" w:rsidRDefault="00AB1A7B" w:rsidP="00AB1A7B">
      <w:r>
        <w:t xml:space="preserve">The discipline of ACI hopes to change </w:t>
      </w:r>
      <w:r w:rsidR="00FA695A">
        <w:t>the state of animal centered technology</w:t>
      </w:r>
      <w:r>
        <w:t xml:space="preserve"> and make animals key participants in development. As HCI researchers pioneer</w:t>
      </w:r>
      <w:r w:rsidR="00FA695A">
        <w:t>ed</w:t>
      </w:r>
      <w:r>
        <w:t xml:space="preserve"> this field, they brought their core user considerations</w:t>
      </w:r>
      <w:r w:rsidR="00FA695A">
        <w:t xml:space="preserve"> and made them principal to the field</w:t>
      </w:r>
      <w:r>
        <w:t xml:space="preserve">. </w:t>
      </w:r>
      <w:r w:rsidR="00FA695A">
        <w:t>Of the considerations brought from HCI, the most important is that of user experience.</w:t>
      </w:r>
      <w:r>
        <w:t xml:space="preserve"> User-centered and participatory design are also key components of HCI that </w:t>
      </w:r>
      <w:r w:rsidR="00FA695A">
        <w:t xml:space="preserve">are </w:t>
      </w:r>
      <w:r>
        <w:t>core tenants of ACI</w:t>
      </w:r>
      <w:r w:rsidR="00FA695A">
        <w:t xml:space="preserve"> </w:t>
      </w:r>
      <w:r w:rsidR="00FA695A">
        <w:fldChar w:fldCharType="begin" w:fldLock="1"/>
      </w:r>
      <w:r w:rsidR="00B45B8A">
        <w:instrText>ADDIN CSL_CITATION {"citationItems":[{"id":"ITEM-1","itemData":{"DOI":"10.1145/1013115.1013152","ISBN":"1581137877","author":[{"dropping-particle":"","family":"Forlizzi","given":"Jodi","non-dropping-particle":"","parse-names":false,"suffix":""},{"dropping-particle":"","family":"Battarbee","given":"Katja","non-dropping-particle":"","parse-names":false,"suffix":""}],"container-title":"Proceedings of the 2004 conference on Designing interactive systems processes, practices, methods, and techniques - DIS '04","id":"ITEM-1","issued":{"date-parts":[["2004"]]},"page":"261","publisher":"ACM Press","publisher-place":"New York, New York, USA","title":"Understanding experience in interactive systems","type":"paper-conference"},"uris":["http://www.mendeley.com/documents/?uuid=6c6e86ea-4d6e-4225-b73a-d3a8d8ba4d50"]},{"id":"ITEM-2","itemData":{"DOI":"10.1145/153571.255960","ISBN":"0805809511","ISSN":"00010782","abstract":"Note: OCR errors may be found in this Reference List extracted from the full text article. ACM has opted to expose the complete List rather than only correct and linked references.","author":[{"dropping-particle":"","family":"Muller","given":"MJ Michael J.","non-dropping-particle":"","parse-names":false,"suffix":""},{"dropping-particle":"","family":"Kuhn","given":"Sarah","non-dropping-particle":"","parse-names":false,"suffix":""}],"container-title":"Communications of the ACM","id":"ITEM-2","issue":"6","issued":{"date-parts":[["1993"]]},"page":"24-28","title":"Participatory design","type":"article-journal","volume":"36"},"uris":["http://www.mendeley.com/documents/?uuid=01b8ea24-4335-48e0-90c6-0e665c857e70"]}],"mendeley":{"formattedCitation":"[4,11]","plainTextFormattedCitation":"[4,11]","previouslyFormattedCitation":"(Forlizzi &amp; Battarbee, 2004; Muller &amp; Kuhn, 1993)"},"properties":{"noteIndex":0},"schema":"https://github.com/citation-style-language/schema/raw/master/csl-citation.json"}</w:instrText>
      </w:r>
      <w:r w:rsidR="00FA695A">
        <w:fldChar w:fldCharType="separate"/>
      </w:r>
      <w:r w:rsidR="00B45B8A" w:rsidRPr="00B45B8A">
        <w:rPr>
          <w:noProof/>
        </w:rPr>
        <w:t>[4,11]</w:t>
      </w:r>
      <w:r w:rsidR="00FA695A">
        <w:fldChar w:fldCharType="end"/>
      </w:r>
      <w:r w:rsidR="00FA695A">
        <w:t>.</w:t>
      </w:r>
      <w:r>
        <w:t xml:space="preserve"> There are many more roadblocks for these considerations in ACI as there is </w:t>
      </w:r>
      <w:r>
        <w:t>no obvious</w:t>
      </w:r>
      <w:r w:rsidR="00FA695A">
        <w:t xml:space="preserve"> objective</w:t>
      </w:r>
      <w:r>
        <w:t xml:space="preserve"> way of obtaining an animal’s opinion on an interface.</w:t>
      </w:r>
    </w:p>
    <w:p w14:paraId="79FC5A31" w14:textId="3B2037F1" w:rsidR="00AB1A7B" w:rsidRDefault="00AB1A7B" w:rsidP="00AB1A7B">
      <w:r>
        <w:t xml:space="preserve">Another major obstacle in developing with animals is that humans </w:t>
      </w:r>
      <w:r w:rsidR="00DA0940">
        <w:t>by necessity are the ones developing the interface. This creates</w:t>
      </w:r>
      <w:r>
        <w:t xml:space="preserve"> is a disassociation between the proponents and intended beneficiaries. It is arguable that the interests of humans and other animals are not always aligned and are often in direct competition. Also, human interpretation of animal interests </w:t>
      </w:r>
      <w:r w:rsidR="00DA0940">
        <w:t>is</w:t>
      </w:r>
      <w:r>
        <w:t xml:space="preserve"> significantly biased with the human’s experiences and world views. Lawson et al. argues that the inability of animals to easily communicate their thoughts on an interface or design leads to technology that is exploitative</w:t>
      </w:r>
      <w:r w:rsidR="007347AB">
        <w:t xml:space="preserve">. </w:t>
      </w:r>
      <w:r w:rsidR="007347AB">
        <w:fldChar w:fldCharType="begin" w:fldLock="1"/>
      </w:r>
      <w:r w:rsidR="00B45B8A">
        <w:instrText>ADDIN CSL_CITATION {"citationItems":[{"id":"ITEM-1","itemData":{"DOI":"10.1145/2702123.2702260","ISBN":"978-1-4503-3145-6","author":[{"dropping-particle":"","family":"Lawson","given":"Shaun","non-dropping-particle":"","parse-names":false,"suffix":""},{"dropping-particle":"","family":"Kirman","given":"Ben","non-dropping-particle":"","parse-names":false,"suffix":""},{"dropping-particle":"","family":"Linehan","given":"Conor","non-dropping-particle":"","parse-names":false,"suffix":""},{"dropping-particle":"","family":"Feltwell","given":"Tom","non-dropping-particle":"","parse-names":false,"suffix":""},{"dropping-particle":"","family":"Hopkins","given":"Lisa","non-dropping-particle":"","parse-names":false,"suffix":""}],"collection-title":"CHI '15","container-title":"Proceedings of the 33rd Annual ACM Conference on Human Factors in Computing Systems","id":"ITEM-1","issued":{"date-parts":[["2015"]]},"page":"2663-2672","publisher":"ACM","publisher-place":"New York, NY, USA","title":"Problematising Upstream Technology Through Speculative Design: The Case of Quantified Cats and Dogs","type":"paper-conference"},"uris":["http://www.mendeley.com/documents/?uuid=d56dc9c5-403d-4205-83fe-6f89ed4c2100"]}],"mendeley":{"formattedCitation":"[7]","plainTextFormattedCitation":"[7]","previouslyFormattedCitation":"(Lawson, Kirman, Linehan, Feltwell, &amp; Hopkins, 2015)"},"properties":{"noteIndex":0},"schema":"https://github.com/citation-style-language/schema/raw/master/csl-citation.json"}</w:instrText>
      </w:r>
      <w:r w:rsidR="007347AB">
        <w:fldChar w:fldCharType="separate"/>
      </w:r>
      <w:r w:rsidR="00B45B8A" w:rsidRPr="00B45B8A">
        <w:rPr>
          <w:noProof/>
        </w:rPr>
        <w:t>[7]</w:t>
      </w:r>
      <w:r w:rsidR="007347AB">
        <w:fldChar w:fldCharType="end"/>
      </w:r>
    </w:p>
    <w:p w14:paraId="79D1180C" w14:textId="7DF73DB0" w:rsidR="006619D3" w:rsidRPr="007031CC" w:rsidRDefault="00AB1A7B" w:rsidP="00AB1A7B">
      <w:r>
        <w:t xml:space="preserve">To overcome these obstacles, several frameworks have been proposed to </w:t>
      </w:r>
      <w:r w:rsidR="00E32683">
        <w:t>conceptualize</w:t>
      </w:r>
      <w:r>
        <w:t xml:space="preserve"> the animal interaction with technology and their involvement in the design process. Resner extended traditional design concepts to develop a remote dog training system</w:t>
      </w:r>
      <w:r w:rsidR="00B45B8A">
        <w:t>.</w:t>
      </w:r>
      <w:r w:rsidR="00E32683">
        <w:t xml:space="preserve"> </w:t>
      </w:r>
      <w:r w:rsidR="00E32683">
        <w:fldChar w:fldCharType="begin" w:fldLock="1"/>
      </w:r>
      <w:r w:rsidR="00B45B8A">
        <w:instrText>ADDIN CSL_CITATION {"citationItems":[{"id":"ITEM-1","itemData":{"author":[{"dropping-particle":"","family":"Resner","given":"Benjamin Ishak","non-dropping-particle":"","parse-names":false,"suffix":""}],"id":"ITEM-1","issued":{"date-parts":[["2001"]]},"page":"1-109","title":"Rover @ Home : Computer Mediated Remote Interaction Between Humans and Dogs Rover @ Home : Computer Mediated Remote Interaction Between Humans and Dogs","type":"article-journal"},"uris":["http://www.mendeley.com/documents/?uuid=055b6409-80dd-4161-b187-748822a1a596"]}],"mendeley":{"formattedCitation":"[14]","plainTextFormattedCitation":"[14]","previouslyFormattedCitation":"(Resner, 2001)"},"properties":{"noteIndex":0},"schema":"https://github.com/citation-style-language/schema/raw/master/csl-citation.json"}</w:instrText>
      </w:r>
      <w:r w:rsidR="00E32683">
        <w:fldChar w:fldCharType="separate"/>
      </w:r>
      <w:r w:rsidR="00B45B8A" w:rsidRPr="00B45B8A">
        <w:rPr>
          <w:noProof/>
        </w:rPr>
        <w:t>[14]</w:t>
      </w:r>
      <w:r w:rsidR="00E32683">
        <w:fldChar w:fldCharType="end"/>
      </w:r>
      <w:r>
        <w:t xml:space="preserve"> Paci et al. and Mancini et al. reviewed interaction design principles to improve animal biotelemetry wearability and accessibility of canine </w:t>
      </w:r>
      <w:r w:rsidR="00E32683">
        <w:t xml:space="preserve">interface. </w:t>
      </w:r>
      <w:r w:rsidR="00E32683">
        <w:fldChar w:fldCharType="begin" w:fldLock="1"/>
      </w:r>
      <w:r w:rsidR="00B45B8A">
        <w:instrText>ADDIN CSL_CITATION {"citationItems":[{"id":"ITEM-1","itemData":{"author":[{"dropping-particle":"","family":"Paci","given":"Patrizia","non-dropping-particle":"","parse-names":false,"suffix":""},{"dropping-particle":"","family":"Mancini","given":"Clara","non-dropping-particle":"","parse-names":false,"suffix":""},{"dropping-particle":"","family":"Price","given":"Blaine A","non-dropping-particle":"","parse-names":false,"suffix":""}],"id":"ITEM-1","issue":"May","issued":{"date-parts":[["2016"]]},"page":"25-27","title":"Towards a wearer-centred framework for animal biotelemetry","type":"article-journal"},"uris":["http://www.mendeley.com/documents/?uuid=5298543b-75c9-4b5c-9104-903c08958578"]},{"id":"ITEM-2","itemData":{"DOI":"10.1145/1978822.1978836","ISSN":"1072-5520","author":[{"dropping-particle":"","family":"Mancini","given":"Clara","non-dropping-particle":"","parse-names":false,"suffix":""}],"container-title":"interactions","id":"ITEM-2","issue":"4","issued":{"date-parts":[["2011","7"]]},"page":"69-73","publisher":"ACM","publisher-place":"New York, NY, USA","title":"Animal-computer Interaction: A Manifesto","type":"article-journal","volume":"18"},"uris":["http://www.mendeley.com/documents/?uuid=e3bc959d-8040-4c41-a0af-407a563b5d0d"]}],"mendeley":{"formattedCitation":"[8,12]","plainTextFormattedCitation":"[8,12]","previouslyFormattedCitation":"(Mancini, 2011; Paci, Mancini, &amp; Price, 2016)"},"properties":{"noteIndex":0},"schema":"https://github.com/citation-style-language/schema/raw/master/csl-citation.json"}</w:instrText>
      </w:r>
      <w:r w:rsidR="00E32683">
        <w:fldChar w:fldCharType="separate"/>
      </w:r>
      <w:r w:rsidR="00B45B8A" w:rsidRPr="00B45B8A">
        <w:rPr>
          <w:noProof/>
        </w:rPr>
        <w:t>[8,12]</w:t>
      </w:r>
      <w:r w:rsidR="00E32683">
        <w:fldChar w:fldCharType="end"/>
      </w:r>
    </w:p>
    <w:p w14:paraId="65946AA2" w14:textId="5CB9B9F1" w:rsidR="006B3F1F" w:rsidRDefault="00962C39">
      <w:pPr>
        <w:pStyle w:val="Heading2"/>
      </w:pPr>
      <w:r>
        <w:t>Animal Interfaces</w:t>
      </w:r>
    </w:p>
    <w:p w14:paraId="40048D4B" w14:textId="330089BF" w:rsidR="0054649A" w:rsidRPr="0054649A" w:rsidRDefault="0054649A" w:rsidP="0054649A">
      <w:pPr>
        <w:rPr>
          <w:color w:val="000000"/>
        </w:rPr>
      </w:pPr>
      <w:r w:rsidRPr="0054649A">
        <w:rPr>
          <w:color w:val="000000"/>
        </w:rPr>
        <w:t xml:space="preserve">Byrne et al. introduced an interface that is mounted on the dog’s harness which vibrates on either side. This study found that dogs </w:t>
      </w:r>
      <w:r w:rsidR="003D42EA" w:rsidRPr="0054649A">
        <w:rPr>
          <w:color w:val="000000"/>
        </w:rPr>
        <w:t>can</w:t>
      </w:r>
      <w:r w:rsidRPr="0054649A">
        <w:rPr>
          <w:color w:val="000000"/>
        </w:rPr>
        <w:t xml:space="preserve"> be taught to discriminate between the vibrations and react with some action when prompted by the motors. This study not only introduced a usable interface but also gave insight into some unexpected considerations that need to take place when developing and testing interfaces. This is especially true of dogs who are able to quickly learn triggers, even if subconsciously expressed</w:t>
      </w:r>
      <w:r w:rsidR="003D42EA">
        <w:rPr>
          <w:color w:val="000000"/>
        </w:rPr>
        <w:t xml:space="preserve">. </w:t>
      </w:r>
      <w:r w:rsidR="003D42EA">
        <w:rPr>
          <w:color w:val="000000"/>
        </w:rPr>
        <w:fldChar w:fldCharType="begin" w:fldLock="1"/>
      </w:r>
      <w:r w:rsidR="00B45B8A">
        <w:rPr>
          <w:color w:val="000000"/>
        </w:rPr>
        <w:instrText>ADDIN CSL_CITATION {"citationItems":[{"id":"ITEM-1","itemData":{"DOI":"10.1109/MPRV.2014.38","ISSN":"1536-1268","author":[{"dropping-particle":"","family":"Byrne","given":"Ceara","non-dropping-particle":"","parse-names":false,"suffix":""},{"dropping-particle":"","family":"Kerwin","given":"Ryan","non-dropping-particle":"","parse-names":false,"suffix":""},{"dropping-particle":"","family":"Zuerndorfer","given":"Jay","non-dropping-particle":"","parse-names":false,"suffix":""},{"dropping-particle":"","family":"Gilliland","given":"Scott","non-dropping-particle":"","parse-names":false,"suffix":""},{"dropping-particle":"","family":"Guo","given":"Zehua","non-dropping-particle":"","parse-names":false,"suffix":""},{"dropping-particle":"","family":"Jackson","given":"Melody","non-dropping-particle":"","parse-names":false,"suffix":""},{"dropping-particle":"","family":"Starner","given":"Thad E","non-dropping-particle":"","parse-names":false,"suffix":""},{"dropping-particle":"","family":"Tech","given":"Georgia","non-dropping-particle":"","parse-names":false,"suffix":""}],"container-title":"IEEE Pervasive Computing","id":"ITEM-1","issue":"2","issued":{"date-parts":[["2014"]]},"page":"80-83","title":"Two-Way Communication between Working Dogs and Their Handlers","type":"article-journal","volume":"13"},"uris":["http://www.mendeley.com/documents/?uuid=df248a06-5af5-4b4f-a46e-a241aafca7e9"]}],"mendeley":{"formattedCitation":"[2]","plainTextFormattedCitation":"[2]","previouslyFormattedCitation":"(Byrne et al., 2014)"},"properties":{"noteIndex":0},"schema":"https://github.com/citation-style-language/schema/raw/master/csl-citation.json"}</w:instrText>
      </w:r>
      <w:r w:rsidR="003D42EA">
        <w:rPr>
          <w:color w:val="000000"/>
        </w:rPr>
        <w:fldChar w:fldCharType="separate"/>
      </w:r>
      <w:r w:rsidR="00B45B8A" w:rsidRPr="00B45B8A">
        <w:rPr>
          <w:noProof/>
          <w:color w:val="000000"/>
        </w:rPr>
        <w:t>[2]</w:t>
      </w:r>
      <w:r w:rsidR="003D42EA">
        <w:rPr>
          <w:color w:val="000000"/>
        </w:rPr>
        <w:fldChar w:fldCharType="end"/>
      </w:r>
    </w:p>
    <w:p w14:paraId="56F7C3E8" w14:textId="41244EB5" w:rsidR="0054649A" w:rsidRPr="0054649A" w:rsidRDefault="0054649A" w:rsidP="0054649A">
      <w:pPr>
        <w:rPr>
          <w:color w:val="000000"/>
        </w:rPr>
      </w:pPr>
      <w:r w:rsidRPr="0054649A">
        <w:rPr>
          <w:color w:val="000000"/>
        </w:rPr>
        <w:t>Zeagler et al. presented another wearable device that is mounted on the dog’s harness. This device has a capacitive sensor on either side that the dog can touch with its nose for communication purposes. Through subsequent trials, it was found that the sensor could be accidentally activated by a dog’s ear or surrounding environment. This was an interesting finding as it gives more information to more considerations that need to be taken when working with dog physiology</w:t>
      </w:r>
      <w:r w:rsidR="00B45B8A">
        <w:rPr>
          <w:color w:val="000000"/>
        </w:rPr>
        <w:t>.</w:t>
      </w:r>
      <w:r w:rsidR="003D42EA">
        <w:rPr>
          <w:color w:val="000000"/>
        </w:rPr>
        <w:t xml:space="preserve"> </w:t>
      </w:r>
      <w:r w:rsidR="003D42EA">
        <w:rPr>
          <w:color w:val="000000"/>
        </w:rPr>
        <w:fldChar w:fldCharType="begin" w:fldLock="1"/>
      </w:r>
      <w:r w:rsidR="00B45B8A">
        <w:rPr>
          <w:color w:val="000000"/>
        </w:rPr>
        <w:instrText>ADDIN CSL_CITATION {"citationItems":[{"id":"ITEM-1","itemData":{"DOI":"10.1145/2995257.2995390","ISBN":"9781450347587","abstract":"© 2016 ACM.Search and Rescue (SAR) is a critical component of disaster recovery efforts. Every second saved in the search increases the chances of finding survivors and the majority of these teams prefer using canines [5]. Our goal is to help enable SAR dog and handler teams to work together more effectively. Using a semi-structured interviews and guidance from K9-SAR experts as we iterate through designs, we develop a two-part system consisting of a wearable computer interface for working SAR dogs that communicates with their handler via a mobile application. Additionally, we discuss the system around a heuristic framework that includes dogs as active participants. Finally, we show the viability of our tool by evaluating it with feedback from three SAR experts.","author":[{"dropping-particle":"","family":"Zeagler","given":"Clint","non-dropping-particle":"","parse-names":false,"suffix":""},{"dropping-particle":"","family":"Byrne","given":"Ceara","non-dropping-particle":"","parse-names":false,"suffix":""},{"dropping-particle":"","family":"Valentin","given":"Giancarlo","non-dropping-particle":"","parse-names":false,"suffix":""},{"dropping-particle":"","family":"Freil","given":"Larry","non-dropping-particle":"","parse-names":false,"suffix":""},{"dropping-particle":"","family":"Kidder","given":"Eric","non-dropping-particle":"","parse-names":false,"suffix":""},{"dropping-particle":"","family":"Crouch","given":"James","non-dropping-particle":"","parse-names":false,"suffix":""},{"dropping-particle":"","family":"Starner","given":"Thad","non-dropping-particle":"","parse-names":false,"suffix":""},{"dropping-particle":"","family":"Jackson","given":"Melody Moore","non-dropping-particle":"","parse-names":false,"suffix":""}],"container-title":"Proceedings of the Third International Conference on Animal-Computer Interaction - ACI '16","id":"ITEM-1","issued":{"date-parts":[["2016"]]},"page":"1-9","title":"Search and rescue: dog and handler collaboration through wearable and mobile interfaces","type":"article-journal"},"uris":["http://www.mendeley.com/documents/?uuid=0d947db6-c804-4c22-b89e-c9f1c7815e13"]}],"mendeley":{"formattedCitation":"[16]","plainTextFormattedCitation":"[16]","previouslyFormattedCitation":"(Zeagler, Byrne, et al., 2016)"},"properties":{"noteIndex":0},"schema":"https://github.com/citation-style-language/schema/raw/master/csl-citation.json"}</w:instrText>
      </w:r>
      <w:r w:rsidR="003D42EA">
        <w:rPr>
          <w:color w:val="000000"/>
        </w:rPr>
        <w:fldChar w:fldCharType="separate"/>
      </w:r>
      <w:r w:rsidR="00B45B8A" w:rsidRPr="00B45B8A">
        <w:rPr>
          <w:noProof/>
          <w:color w:val="000000"/>
        </w:rPr>
        <w:t>[16]</w:t>
      </w:r>
      <w:r w:rsidR="003D42EA">
        <w:rPr>
          <w:color w:val="000000"/>
        </w:rPr>
        <w:fldChar w:fldCharType="end"/>
      </w:r>
    </w:p>
    <w:p w14:paraId="09CBC6CF" w14:textId="0BDEB598" w:rsidR="006B3F1F" w:rsidRDefault="0054649A" w:rsidP="0054649A">
      <w:pPr>
        <w:rPr>
          <w:color w:val="000000"/>
        </w:rPr>
      </w:pPr>
      <w:r w:rsidRPr="0054649A">
        <w:rPr>
          <w:color w:val="000000"/>
        </w:rPr>
        <w:t xml:space="preserve">Most relevant to this work however, is the work done by Zeagler et al. on an emergency alert system that is operated by a service dog when at home. The authors identified several pitfalls when designing a digital interface for dogs. First, that a capacitive touchscreen after some use will become non-responsive because of accumulated slobber. To fix this, an infrared-based touchscreen is advised. Additionally, it was discovered that a constantly emitting display such as an LED monitor is preferable to say a projector which, because of its method of color emittance, caused the dogs to lose the button positions. Finally, the authors find that larger buttons are preferable as the dog is </w:t>
      </w:r>
      <w:r w:rsidRPr="0054649A">
        <w:rPr>
          <w:color w:val="000000"/>
        </w:rPr>
        <w:lastRenderedPageBreak/>
        <w:t>interacting with its nose and therefore does not have a full view of the screen</w:t>
      </w:r>
      <w:r w:rsidR="00B45B8A">
        <w:rPr>
          <w:color w:val="000000"/>
        </w:rPr>
        <w:t>.</w:t>
      </w:r>
      <w:r w:rsidRPr="0054649A">
        <w:rPr>
          <w:color w:val="000000"/>
        </w:rPr>
        <w:t xml:space="preserve"> </w:t>
      </w:r>
      <w:r w:rsidR="008C2D3F">
        <w:rPr>
          <w:color w:val="000000"/>
        </w:rPr>
        <w:fldChar w:fldCharType="begin" w:fldLock="1"/>
      </w:r>
      <w:r w:rsidR="00B45B8A">
        <w:rPr>
          <w:color w:val="000000"/>
        </w:rPr>
        <w:instrText>ADDIN CSL_CITATION {"citationItems":[{"id":"ITEM-1","itemData":{"DOI":"10.1145/2642918.2647364","ISBN":"9781450330695","abstract":"Computer-mediated interaction for working dogs is an important new domain for interaction research. In domestic settings, touchscreens could provide a way for dogs to communicate critical information to humans. In this paper we explore how a dog might interact with a touchscreen interface. We observe dogs' touchscreen interactions and record difficulties against what is expected of humans' touchscreen interactions. We also solve hardware issues through screen adaptations and projection styles to make a touchscreen usable for a canine's nose touch interactions. We also compare our canine touch data to humans' touch data on the same system. Our goal is to understand the affordances needed to make touchscreen interfaces usable for canines and help the future design of touchscreen interfaces for assistive dogs in the home.","author":[{"dropping-particle":"","family":"Zeagler","given":"Clint","non-dropping-particle":"","parse-names":false,"suffix":""},{"dropping-particle":"","family":"Gilliland","given":"Scott","non-dropping-particle":"","parse-names":false,"suffix":""},{"dropping-particle":"","family":"Freil","given":"Larry","non-dropping-particle":"","parse-names":false,"suffix":""},{"dropping-particle":"","family":"Starner","given":"Thad","non-dropping-particle":"","parse-names":false,"suffix":""},{"dropping-particle":"","family":"Jackson","given":"Melody","non-dropping-particle":"","parse-names":false,"suffix":""}],"container-title":"Proceedings of the 27th annual ACM symposium on User interface software and technology","id":"ITEM-1","issued":{"date-parts":[["2014"]]},"page":"497-507","title":"Going to the dogs: towards an interactive touchscreen interface for working dogs","type":"article-journal"},"uris":["http://www.mendeley.com/documents/?uuid=33c40e44-f207-44e7-b381-3437d702dfaf"]}],"mendeley":{"formattedCitation":"[17]","plainTextFormattedCitation":"[17]","previouslyFormattedCitation":"(Zeagler, Gilliland, Freil, Starner, &amp; Jackson, 2014)"},"properties":{"noteIndex":0},"schema":"https://github.com/citation-style-language/schema/raw/master/csl-citation.json"}</w:instrText>
      </w:r>
      <w:r w:rsidR="008C2D3F">
        <w:rPr>
          <w:color w:val="000000"/>
        </w:rPr>
        <w:fldChar w:fldCharType="separate"/>
      </w:r>
      <w:r w:rsidR="00B45B8A" w:rsidRPr="00B45B8A">
        <w:rPr>
          <w:noProof/>
          <w:color w:val="000000"/>
        </w:rPr>
        <w:t>[17]</w:t>
      </w:r>
      <w:r w:rsidR="008C2D3F">
        <w:rPr>
          <w:color w:val="000000"/>
        </w:rPr>
        <w:fldChar w:fldCharType="end"/>
      </w:r>
    </w:p>
    <w:p w14:paraId="55765625" w14:textId="7AF4D54A" w:rsidR="006B3F1F" w:rsidRDefault="00F5601D" w:rsidP="00F5601D">
      <w:pPr>
        <w:pStyle w:val="Heading1"/>
      </w:pPr>
      <w:r>
        <w:t>Framework</w:t>
      </w:r>
    </w:p>
    <w:p w14:paraId="37D3B2CB" w14:textId="3D9B29A2" w:rsidR="006B3F1F" w:rsidRDefault="002C77FD">
      <w:r>
        <w:t xml:space="preserve">This framework provides a means </w:t>
      </w:r>
      <w:r w:rsidR="009F297F">
        <w:t>for creating a slider interface in many configurations with the purpose of exploring optimal means for animal interface creation. It is meant to be approachable and require little development overhead.</w:t>
      </w:r>
      <w:r w:rsidR="00F5601D" w:rsidRPr="00F5601D">
        <w:t xml:space="preserve"> It is a way to quickly </w:t>
      </w:r>
      <w:r w:rsidR="005E2003">
        <w:t>create</w:t>
      </w:r>
      <w:r w:rsidR="00F5601D" w:rsidRPr="00F5601D">
        <w:t xml:space="preserve"> proof of concepts for </w:t>
      </w:r>
      <w:r w:rsidR="009F297F">
        <w:t xml:space="preserve">sliders </w:t>
      </w:r>
      <w:r w:rsidR="00F5601D" w:rsidRPr="00F5601D">
        <w:t xml:space="preserve">and test efficacy. </w:t>
      </w:r>
      <w:r w:rsidR="009F297F">
        <w:t>The Unity game engine serves as the base of the application and can be configured both in the editor and at runtime.</w:t>
      </w:r>
    </w:p>
    <w:p w14:paraId="35395887" w14:textId="74061472" w:rsidR="005C5E66" w:rsidRPr="005C5E66" w:rsidRDefault="005C5E66" w:rsidP="005C5E66">
      <w:pPr>
        <w:pStyle w:val="Heading2"/>
      </w:pPr>
      <w:r>
        <w:t>Slider</w:t>
      </w:r>
    </w:p>
    <w:p w14:paraId="0BA54D6C" w14:textId="0624462D" w:rsidR="005C5E66" w:rsidRPr="005C5E66" w:rsidRDefault="005C5E66" w:rsidP="005C5E66">
      <w:r w:rsidRPr="005C5E66">
        <w:t>A slider is made up of two major parts, the handle and the track. The handle is the main interaction</w:t>
      </w:r>
      <w:r w:rsidR="007B2F1D">
        <w:t xml:space="preserve"> point that the user selects and drags along the track</w:t>
      </w:r>
      <w:r w:rsidR="009F297F">
        <w:t xml:space="preserve">. </w:t>
      </w:r>
      <w:r w:rsidRPr="005C5E66">
        <w:t>The track is the path the handle must follow and determines the complexity of the interaction.</w:t>
      </w:r>
    </w:p>
    <w:p w14:paraId="605BC0B6" w14:textId="614A55EA" w:rsidR="005C5E66" w:rsidRPr="005C5E66" w:rsidRDefault="008A4E67" w:rsidP="005C5E66">
      <w:r>
        <w:rPr>
          <w:noProof/>
        </w:rPr>
        <mc:AlternateContent>
          <mc:Choice Requires="wpg">
            <w:drawing>
              <wp:anchor distT="0" distB="0" distL="114300" distR="114300" simplePos="0" relativeHeight="251657216" behindDoc="0" locked="0" layoutInCell="1" allowOverlap="1" wp14:anchorId="61F3F95A" wp14:editId="70CF2FC3">
                <wp:simplePos x="0" y="0"/>
                <wp:positionH relativeFrom="column">
                  <wp:posOffset>3352800</wp:posOffset>
                </wp:positionH>
                <wp:positionV relativeFrom="page">
                  <wp:posOffset>3914775</wp:posOffset>
                </wp:positionV>
                <wp:extent cx="3046095" cy="2912745"/>
                <wp:effectExtent l="0" t="0" r="1905" b="1905"/>
                <wp:wrapTopAndBottom/>
                <wp:docPr id="18" name="Group 18"/>
                <wp:cNvGraphicFramePr/>
                <a:graphic xmlns:a="http://schemas.openxmlformats.org/drawingml/2006/main">
                  <a:graphicData uri="http://schemas.microsoft.com/office/word/2010/wordprocessingGroup">
                    <wpg:wgp>
                      <wpg:cNvGrpSpPr/>
                      <wpg:grpSpPr>
                        <a:xfrm>
                          <a:off x="0" y="0"/>
                          <a:ext cx="3046095" cy="2912745"/>
                          <a:chOff x="0" y="0"/>
                          <a:chExt cx="3046095" cy="2912745"/>
                        </a:xfrm>
                      </wpg:grpSpPr>
                      <pic:pic xmlns:pic="http://schemas.openxmlformats.org/drawingml/2006/picture">
                        <pic:nvPicPr>
                          <pic:cNvPr id="12" name="Picture 1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6095" cy="2609850"/>
                          </a:xfrm>
                          <a:prstGeom prst="rect">
                            <a:avLst/>
                          </a:prstGeom>
                          <a:noFill/>
                          <a:ln>
                            <a:noFill/>
                          </a:ln>
                        </pic:spPr>
                      </pic:pic>
                      <wps:wsp>
                        <wps:cNvPr id="17" name="Text Box 17"/>
                        <wps:cNvSpPr txBox="1"/>
                        <wps:spPr>
                          <a:xfrm>
                            <a:off x="0" y="2667000"/>
                            <a:ext cx="3046095" cy="245745"/>
                          </a:xfrm>
                          <a:prstGeom prst="rect">
                            <a:avLst/>
                          </a:prstGeom>
                          <a:solidFill>
                            <a:prstClr val="white"/>
                          </a:solidFill>
                          <a:ln>
                            <a:noFill/>
                          </a:ln>
                        </wps:spPr>
                        <wps:txbx>
                          <w:txbxContent>
                            <w:p w14:paraId="3291F4A3" w14:textId="5B843BCC" w:rsidR="00285DAA" w:rsidRPr="00C67592" w:rsidRDefault="00285DAA" w:rsidP="00285DAA">
                              <w:pPr>
                                <w:pStyle w:val="Caption"/>
                                <w:rPr>
                                  <w:noProof/>
                                  <w:sz w:val="20"/>
                                </w:rPr>
                              </w:pPr>
                              <w:bookmarkStart w:id="0" w:name="_Ref520828361"/>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1</w:t>
                              </w:r>
                              <w:r w:rsidR="00FE4E27">
                                <w:rPr>
                                  <w:noProof/>
                                </w:rPr>
                                <w:fldChar w:fldCharType="end"/>
                              </w:r>
                              <w:bookmarkEnd w:id="0"/>
                              <w:r>
                                <w:t>: Configuration menu for slider in Unity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F3F95A" id="Group 18" o:spid="_x0000_s1027" style="position:absolute;left:0;text-align:left;margin-left:264pt;margin-top:308.25pt;width:239.85pt;height:229.35pt;z-index:251657216;mso-position-vertical-relative:page" coordsize="30460,29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width:30460;height:26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">
                  <v:imagedata r:id="rId13" o:title=""/>
                </v:shape>
                <v:shape id="Text Box 17" o:spid="_x0000_s1029" type="#_x0000_t202" style="position:absolute;top:26670;width:30460;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3291F4A3" w14:textId="5B843BCC" w:rsidR="00285DAA" w:rsidRPr="00C67592" w:rsidRDefault="00285DAA" w:rsidP="00285DAA">
                        <w:pPr>
                          <w:pStyle w:val="Caption"/>
                          <w:rPr>
                            <w:noProof/>
                            <w:sz w:val="20"/>
                          </w:rPr>
                        </w:pPr>
                        <w:bookmarkStart w:id="1" w:name="_Ref520828361"/>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1</w:t>
                        </w:r>
                        <w:r w:rsidR="00FE4E27">
                          <w:rPr>
                            <w:noProof/>
                          </w:rPr>
                          <w:fldChar w:fldCharType="end"/>
                        </w:r>
                        <w:bookmarkEnd w:id="1"/>
                        <w:r>
                          <w:t>: Configuration menu for slider in Unity editor.</w:t>
                        </w:r>
                      </w:p>
                    </w:txbxContent>
                  </v:textbox>
                </v:shape>
                <w10:wrap type="topAndBottom" anchory="page"/>
              </v:group>
            </w:pict>
          </mc:Fallback>
        </mc:AlternateContent>
      </w:r>
      <w:r w:rsidR="003978FD">
        <w:rPr>
          <w:noProof/>
        </w:rPr>
        <mc:AlternateContent>
          <mc:Choice Requires="wpg">
            <w:drawing>
              <wp:anchor distT="0" distB="0" distL="114300" distR="114300" simplePos="0" relativeHeight="251656192" behindDoc="0" locked="0" layoutInCell="1" allowOverlap="1" wp14:anchorId="6265D8B1" wp14:editId="638CCB72">
                <wp:simplePos x="0" y="0"/>
                <wp:positionH relativeFrom="column">
                  <wp:posOffset>-9525</wp:posOffset>
                </wp:positionH>
                <wp:positionV relativeFrom="page">
                  <wp:posOffset>3552825</wp:posOffset>
                </wp:positionV>
                <wp:extent cx="1184910" cy="310515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1184910" cy="3105150"/>
                          <a:chOff x="-6985" y="0"/>
                          <a:chExt cx="1184910" cy="3105150"/>
                        </a:xfrm>
                      </wpg:grpSpPr>
                      <wpg:grpSp>
                        <wpg:cNvPr id="7" name="Group 7"/>
                        <wpg:cNvGrpSpPr/>
                        <wpg:grpSpPr>
                          <a:xfrm>
                            <a:off x="-3175" y="0"/>
                            <a:ext cx="1181100" cy="1878330"/>
                            <a:chOff x="-3175" y="0"/>
                            <a:chExt cx="1181100" cy="1878330"/>
                          </a:xfrm>
                        </wpg:grpSpPr>
                        <wpg:grpSp>
                          <wpg:cNvPr id="5" name="Group 5"/>
                          <wpg:cNvGrpSpPr/>
                          <wpg:grpSpPr>
                            <a:xfrm>
                              <a:off x="0" y="0"/>
                              <a:ext cx="1177925" cy="1181100"/>
                              <a:chOff x="50327" y="-46204"/>
                              <a:chExt cx="1178398" cy="1181100"/>
                            </a:xfrm>
                          </wpg:grpSpPr>
                          <pic:pic xmlns:pic="http://schemas.openxmlformats.org/drawingml/2006/picture">
                            <pic:nvPicPr>
                              <pic:cNvPr id="1" name="Picture 1"/>
                              <pic:cNvPicPr>
                                <a:picLocks noChangeAspect="1"/>
                              </pic:cNvPicPr>
                            </pic:nvPicPr>
                            <pic:blipFill rotWithShape="1">
                              <a:blip r:embed="rId14">
                                <a:extLst>
                                  <a:ext uri="{28A0092B-C50C-407E-A947-70E740481C1C}">
                                    <a14:useLocalDpi xmlns:a14="http://schemas.microsoft.com/office/drawing/2010/main" val="0"/>
                                  </a:ext>
                                </a:extLst>
                              </a:blip>
                              <a:srcRect t="1" b="47859"/>
                              <a:stretch/>
                            </pic:blipFill>
                            <pic:spPr bwMode="auto">
                              <a:xfrm>
                                <a:off x="50327" y="9525"/>
                                <a:ext cx="495300" cy="11253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 name="Picture 2"/>
                              <pic:cNvPicPr>
                                <a:picLocks noChangeAspect="1"/>
                              </pic:cNvPicPr>
                            </pic:nvPicPr>
                            <pic:blipFill rotWithShape="1">
                              <a:blip r:embed="rId14">
                                <a:extLst>
                                  <a:ext uri="{28A0092B-C50C-407E-A947-70E740481C1C}">
                                    <a14:useLocalDpi xmlns:a14="http://schemas.microsoft.com/office/drawing/2010/main" val="0"/>
                                  </a:ext>
                                </a:extLst>
                              </a:blip>
                              <a:srcRect t="51751"/>
                              <a:stretch/>
                            </pic:blipFill>
                            <pic:spPr bwMode="auto">
                              <a:xfrm>
                                <a:off x="666750" y="-46204"/>
                                <a:ext cx="561975" cy="1181100"/>
                              </a:xfrm>
                              <a:prstGeom prst="rect">
                                <a:avLst/>
                              </a:prstGeom>
                              <a:noFill/>
                              <a:ln>
                                <a:noFill/>
                              </a:ln>
                              <a:extLst>
                                <a:ext uri="{53640926-AAD7-44D8-BBD7-CCE9431645EC}">
                                  <a14:shadowObscured xmlns:a14="http://schemas.microsoft.com/office/drawing/2010/main"/>
                                </a:ext>
                              </a:extLst>
                            </pic:spPr>
                          </pic:pic>
                        </wpg:grpSp>
                        <wps:wsp>
                          <wps:cNvPr id="6" name="Text Box 6"/>
                          <wps:cNvSpPr txBox="1"/>
                          <wps:spPr>
                            <a:xfrm>
                              <a:off x="-3175" y="1238250"/>
                              <a:ext cx="1177925" cy="640080"/>
                            </a:xfrm>
                            <a:prstGeom prst="rect">
                              <a:avLst/>
                            </a:prstGeom>
                            <a:solidFill>
                              <a:prstClr val="white"/>
                            </a:solidFill>
                            <a:ln>
                              <a:noFill/>
                            </a:ln>
                          </wps:spPr>
                          <wps:txbx>
                            <w:txbxContent>
                              <w:p w14:paraId="7C1D0821" w14:textId="412D2DB4" w:rsidR="00744991" w:rsidRPr="00807E1A" w:rsidRDefault="00744991" w:rsidP="00744991">
                                <w:pPr>
                                  <w:pStyle w:val="Caption"/>
                                  <w:rPr>
                                    <w:noProof/>
                                    <w:sz w:val="20"/>
                                  </w:rPr>
                                </w:pPr>
                                <w:bookmarkStart w:id="2" w:name="_Ref520815962"/>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2</w:t>
                                </w:r>
                                <w:r w:rsidR="00FE4E27">
                                  <w:rPr>
                                    <w:noProof/>
                                  </w:rPr>
                                  <w:fldChar w:fldCharType="end"/>
                                </w:r>
                                <w:bookmarkEnd w:id="2"/>
                                <w:r w:rsidR="000D1E8C">
                                  <w:t>: Sample of handle shapes</w:t>
                                </w:r>
                                <w:r w:rsidR="003978FD">
                                  <w:t xml:space="preserve"> (above) and the connected circle collider (be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13" name="Picture 1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6985" y="1857375"/>
                            <a:ext cx="1184910" cy="124777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265D8B1" id="Group 14" o:spid="_x0000_s1030" style="position:absolute;left:0;text-align:left;margin-left:-.75pt;margin-top:279.75pt;width:93.3pt;height:244.5pt;z-index:251656192;mso-position-vertical-relative:page;mso-width-relative:margin;mso-height-relative:margin" coordorigin="-69" coordsize="11849,3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">
                <v:group id="Group 7" o:spid="_x0000_s1031" style="position:absolute;left:-31;width:11810;height:18783" coordorigin="-31" coordsize="11811,187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5" o:spid="_x0000_s1032" style="position:absolute;width:11779;height:11811" coordorigin="503,-462" coordsize="11783,11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1" o:spid="_x0000_s1033" type="#_x0000_t75" style="position:absolute;left:503;top:95;width:4953;height:112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">
                      <v:imagedata r:id="rId16" o:title="" croptop="1f" cropbottom="31365f"/>
                    </v:shape>
                    <v:shape id="Picture 2" o:spid="_x0000_s1034" type="#_x0000_t75" style="position:absolute;left:6667;top:-462;width:5620;height:1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">
                      <v:imagedata r:id="rId16" o:title="" croptop="33916f"/>
                    </v:shape>
                  </v:group>
                  <v:shape id="Text Box 6" o:spid="_x0000_s1035" type="#_x0000_t202" style="position:absolute;left:-31;top:12382;width:11778;height:6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C1D0821" w14:textId="412D2DB4" w:rsidR="00744991" w:rsidRPr="00807E1A" w:rsidRDefault="00744991" w:rsidP="00744991">
                          <w:pPr>
                            <w:pStyle w:val="Caption"/>
                            <w:rPr>
                              <w:noProof/>
                              <w:sz w:val="20"/>
                            </w:rPr>
                          </w:pPr>
                          <w:bookmarkStart w:id="3" w:name="_Ref520815962"/>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2</w:t>
                          </w:r>
                          <w:r w:rsidR="00FE4E27">
                            <w:rPr>
                              <w:noProof/>
                            </w:rPr>
                            <w:fldChar w:fldCharType="end"/>
                          </w:r>
                          <w:bookmarkEnd w:id="3"/>
                          <w:r w:rsidR="000D1E8C">
                            <w:t>: Sample of handle shapes</w:t>
                          </w:r>
                          <w:r w:rsidR="003978FD">
                            <w:t xml:space="preserve"> (above) and the connected circle collider (below)</w:t>
                          </w:r>
                        </w:p>
                      </w:txbxContent>
                    </v:textbox>
                  </v:shape>
                </v:group>
                <v:shape id="Picture 13" o:spid="_x0000_s1036" type="#_x0000_t75" style="position:absolute;left:-69;top:18573;width:11848;height:12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">
                  <v:imagedata r:id="rId17" o:title=""/>
                </v:shape>
                <w10:wrap type="square" anchory="page"/>
              </v:group>
            </w:pict>
          </mc:Fallback>
        </mc:AlternateContent>
      </w:r>
      <w:r w:rsidR="005C5E66" w:rsidRPr="005C5E66">
        <w:t xml:space="preserve">The handle’s shape is </w:t>
      </w:r>
      <w:r w:rsidR="006C4DDD">
        <w:t xml:space="preserve">generated using equidistant points </w:t>
      </w:r>
      <w:r w:rsidR="005C5E66" w:rsidRPr="005C5E66">
        <w:t>on the unit circle</w:t>
      </w:r>
      <w:r w:rsidR="0081727A">
        <w:t>, allowing it to take several shapes</w:t>
      </w:r>
      <w:r w:rsidR="006C4DDD">
        <w:t>.</w:t>
      </w:r>
      <w:r w:rsidR="005C5E66" w:rsidRPr="005C5E66">
        <w:t xml:space="preserve"> </w:t>
      </w:r>
      <w:r w:rsidR="00744991">
        <w:fldChar w:fldCharType="begin"/>
      </w:r>
      <w:r w:rsidR="00744991">
        <w:instrText xml:space="preserve"> REF _Ref520815962 \h </w:instrText>
      </w:r>
      <w:r w:rsidR="00744991">
        <w:fldChar w:fldCharType="separate"/>
      </w:r>
      <w:r w:rsidR="002707D7">
        <w:t xml:space="preserve">Figure </w:t>
      </w:r>
      <w:r w:rsidR="002707D7">
        <w:rPr>
          <w:noProof/>
        </w:rPr>
        <w:t>2</w:t>
      </w:r>
      <w:r w:rsidR="00744991">
        <w:fldChar w:fldCharType="end"/>
      </w:r>
      <w:r w:rsidR="00744991">
        <w:t xml:space="preserve"> </w:t>
      </w:r>
      <w:r w:rsidR="005C5E66" w:rsidRPr="005C5E66">
        <w:t>illustrates</w:t>
      </w:r>
      <w:r w:rsidR="0081727A">
        <w:t xml:space="preserve"> some of</w:t>
      </w:r>
      <w:r w:rsidR="005C5E66" w:rsidRPr="005C5E66">
        <w:t xml:space="preserve"> the shapes</w:t>
      </w:r>
      <w:r w:rsidR="0081727A">
        <w:t xml:space="preserve"> the handle can take</w:t>
      </w:r>
      <w:r w:rsidR="005C5E66" w:rsidRPr="005C5E66">
        <w:t>. In addition, the handle has an outline component that has</w:t>
      </w:r>
      <w:r w:rsidR="0081727A">
        <w:t xml:space="preserve"> its own</w:t>
      </w:r>
      <w:r w:rsidR="005C5E66" w:rsidRPr="005C5E66">
        <w:t xml:space="preserve"> color and width components to allow for multi-colored handles</w:t>
      </w:r>
      <w:r w:rsidR="0081727A">
        <w:t xml:space="preserve"> as well as “hollow” handles by excluding the interior color</w:t>
      </w:r>
      <w:r w:rsidR="005C5E66" w:rsidRPr="005C5E66">
        <w:t>.</w:t>
      </w:r>
      <w:r w:rsidR="0081727A">
        <w:t xml:space="preserve"> The handle contains a rigid</w:t>
      </w:r>
      <w:r w:rsidR="00CE0483">
        <w:t>-</w:t>
      </w:r>
      <w:r w:rsidR="0081727A">
        <w:t xml:space="preserve">body in the scene. </w:t>
      </w:r>
      <w:r w:rsidR="00CE0483">
        <w:t>T</w:t>
      </w:r>
      <w:r w:rsidR="0081727A">
        <w:t xml:space="preserve">his means that the Unity physics engine can interact with the object allowing for novel interactions. </w:t>
      </w:r>
      <w:r w:rsidR="00CE0483">
        <w:t>Finally, the handle has a circular collider attached to it to allow for trigger activation and collision with objects. This lays the basis for how the handle is bounded to the track but also allows for interesting, trigger-based interactions.</w:t>
      </w:r>
    </w:p>
    <w:p w14:paraId="503387C6" w14:textId="507C32CE" w:rsidR="006B3F1F" w:rsidRPr="005C5E66" w:rsidRDefault="008A7939" w:rsidP="005C5E66">
      <w:r>
        <w:rPr>
          <w:noProof/>
        </w:rPr>
        <mc:AlternateContent>
          <mc:Choice Requires="wpg">
            <w:drawing>
              <wp:anchor distT="0" distB="0" distL="114300" distR="114300" simplePos="0" relativeHeight="251655168" behindDoc="0" locked="0" layoutInCell="1" allowOverlap="1" wp14:anchorId="13449ACC" wp14:editId="19412FDB">
                <wp:simplePos x="0" y="0"/>
                <wp:positionH relativeFrom="column">
                  <wp:posOffset>-2540</wp:posOffset>
                </wp:positionH>
                <wp:positionV relativeFrom="page">
                  <wp:posOffset>7172325</wp:posOffset>
                </wp:positionV>
                <wp:extent cx="3056255" cy="1965325"/>
                <wp:effectExtent l="0" t="0" r="0" b="0"/>
                <wp:wrapSquare wrapText="bothSides"/>
                <wp:docPr id="15" name="Group 1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056255" cy="1965325"/>
                          <a:chOff x="0" y="0"/>
                          <a:chExt cx="3070225" cy="1972945"/>
                        </a:xfrm>
                      </wpg:grpSpPr>
                      <wpg:grpSp>
                        <wpg:cNvPr id="10" name="Group 10"/>
                        <wpg:cNvGrpSpPr/>
                        <wpg:grpSpPr>
                          <a:xfrm>
                            <a:off x="0" y="333375"/>
                            <a:ext cx="3070225" cy="1639570"/>
                            <a:chOff x="0" y="0"/>
                            <a:chExt cx="3070225" cy="1639570"/>
                          </a:xfrm>
                        </wpg:grpSpPr>
                        <pic:pic xmlns:pic="http://schemas.openxmlformats.org/drawingml/2006/picture">
                          <pic:nvPicPr>
                            <pic:cNvPr id="8" name="Picture 8"/>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62100" cy="1635760"/>
                            </a:xfrm>
                            <a:prstGeom prst="rect">
                              <a:avLst/>
                            </a:prstGeom>
                            <a:noFill/>
                            <a:ln>
                              <a:noFill/>
                            </a:ln>
                          </pic:spPr>
                        </pic:pic>
                        <pic:pic xmlns:pic="http://schemas.openxmlformats.org/drawingml/2006/picture">
                          <pic:nvPicPr>
                            <pic:cNvPr id="9" name="Picture 9"/>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1628775" y="0"/>
                              <a:ext cx="1441450" cy="1639570"/>
                            </a:xfrm>
                            <a:prstGeom prst="rect">
                              <a:avLst/>
                            </a:prstGeom>
                            <a:noFill/>
                            <a:ln>
                              <a:noFill/>
                            </a:ln>
                          </pic:spPr>
                        </pic:pic>
                      </wpg:grpSp>
                      <wps:wsp>
                        <wps:cNvPr id="11" name="Text Box 11"/>
                        <wps:cNvSpPr txBox="1"/>
                        <wps:spPr>
                          <a:xfrm>
                            <a:off x="0" y="0"/>
                            <a:ext cx="3070225" cy="333375"/>
                          </a:xfrm>
                          <a:prstGeom prst="rect">
                            <a:avLst/>
                          </a:prstGeom>
                          <a:solidFill>
                            <a:prstClr val="white"/>
                          </a:solidFill>
                          <a:ln>
                            <a:noFill/>
                          </a:ln>
                        </wps:spPr>
                        <wps:txbx>
                          <w:txbxContent>
                            <w:p w14:paraId="212032C2" w14:textId="66EBA9C9" w:rsidR="002F6EA8" w:rsidRPr="00236E71" w:rsidRDefault="002F6EA8" w:rsidP="002F6EA8">
                              <w:pPr>
                                <w:pStyle w:val="Caption"/>
                                <w:rPr>
                                  <w:noProof/>
                                  <w:sz w:val="20"/>
                                </w:rPr>
                              </w:pPr>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3</w:t>
                              </w:r>
                              <w:r w:rsidR="00FE4E27">
                                <w:rPr>
                                  <w:noProof/>
                                </w:rPr>
                                <w:fldChar w:fldCharType="end"/>
                              </w:r>
                              <w:r>
                                <w:t xml:space="preserve">: </w:t>
                              </w:r>
                              <w:r w:rsidR="00BD553B">
                                <w:t>Slider shape configuration using Bezier curves (left) and the resulting “bumpers”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449ACC" id="Group 15" o:spid="_x0000_s1037" style="position:absolute;left:0;text-align:left;margin-left:-.2pt;margin-top:564.75pt;width:240.65pt;height:154.75pt;z-index:251655168;mso-position-vertical-relative:page;mso-width-relative:margin;mso-height-relative:margin" coordsize="30702,197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">
                <o:lock v:ext="edit" aspectratio="t"/>
                <v:group id="Group 10" o:spid="_x0000_s1038" style="position:absolute;top:3333;width:30702;height:16396" coordsize="30702,16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8" o:spid="_x0000_s1039" type="#_x0000_t75" style="position:absolute;width:15621;height:16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">
                    <v:imagedata r:id="rId20" o:title=""/>
                  </v:shape>
                  <v:shape id="Picture 9" o:spid="_x0000_s1040" type="#_x0000_t75" style="position:absolute;left:16287;width:14415;height:16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">
                    <v:imagedata r:id="rId21" o:title=""/>
                  </v:shape>
                </v:group>
                <v:shape id="Text Box 11" o:spid="_x0000_s1041" type="#_x0000_t202" style="position:absolute;width:30702;height:3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12032C2" w14:textId="66EBA9C9" w:rsidR="002F6EA8" w:rsidRPr="00236E71" w:rsidRDefault="002F6EA8" w:rsidP="002F6EA8">
                        <w:pPr>
                          <w:pStyle w:val="Caption"/>
                          <w:rPr>
                            <w:noProof/>
                            <w:sz w:val="20"/>
                          </w:rPr>
                        </w:pPr>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3</w:t>
                        </w:r>
                        <w:r w:rsidR="00FE4E27">
                          <w:rPr>
                            <w:noProof/>
                          </w:rPr>
                          <w:fldChar w:fldCharType="end"/>
                        </w:r>
                        <w:r>
                          <w:t xml:space="preserve">: </w:t>
                        </w:r>
                        <w:r w:rsidR="00BD553B">
                          <w:t>Slider shape configuration using Bezier curves (left) and the resulting “bumpers” (right).</w:t>
                        </w:r>
                      </w:p>
                    </w:txbxContent>
                  </v:textbox>
                </v:shape>
                <w10:wrap type="square" anchory="page"/>
              </v:group>
            </w:pict>
          </mc:Fallback>
        </mc:AlternateContent>
      </w:r>
      <w:r w:rsidR="005C5E66" w:rsidRPr="005C5E66">
        <w:t xml:space="preserve">The track is developed such that a designer can quickly </w:t>
      </w:r>
      <w:r w:rsidR="005C5E66" w:rsidRPr="005C5E66">
        <w:t xml:space="preserve">create any </w:t>
      </w:r>
      <w:r w:rsidR="00B72CDB">
        <w:t xml:space="preserve">linear shape </w:t>
      </w:r>
      <w:r w:rsidR="005C5E66" w:rsidRPr="005C5E66">
        <w:t>they wish and not be constrained to a</w:t>
      </w:r>
      <w:r w:rsidR="00B72CDB">
        <w:t xml:space="preserve"> straight</w:t>
      </w:r>
      <w:r w:rsidR="005C5E66" w:rsidRPr="005C5E66">
        <w:t xml:space="preserve"> line. This is accomplished by </w:t>
      </w:r>
      <w:r w:rsidR="00B64376">
        <w:t>using</w:t>
      </w:r>
      <w:r w:rsidR="005C5E66" w:rsidRPr="005C5E66">
        <w:t xml:space="preserve"> </w:t>
      </w:r>
      <w:r w:rsidR="00FD0C37" w:rsidRPr="005C5E66">
        <w:t>Bezier</w:t>
      </w:r>
      <w:r w:rsidR="005C5E66" w:rsidRPr="005C5E66">
        <w:t xml:space="preserve"> curve</w:t>
      </w:r>
      <w:r w:rsidR="00B64376">
        <w:t>s</w:t>
      </w:r>
      <w:r w:rsidR="005C5E66" w:rsidRPr="005C5E66">
        <w:t xml:space="preserve">. A </w:t>
      </w:r>
      <w:r w:rsidR="00FD0C37" w:rsidRPr="005C5E66">
        <w:t>Bezier</w:t>
      </w:r>
      <w:r w:rsidR="005C5E66" w:rsidRPr="005C5E66">
        <w:t xml:space="preserve"> curve is created using an arbitrary number of anchor points with associated tangents. When being rendered the algorithm samples points, at </w:t>
      </w:r>
      <w:r w:rsidR="000471E9">
        <w:t xml:space="preserve">a </w:t>
      </w:r>
      <w:r w:rsidR="005C5E66" w:rsidRPr="005C5E66">
        <w:t xml:space="preserve">provided resolution, between each anchor point on a line that curves to match both tangents. This algorithm allows the </w:t>
      </w:r>
      <w:r w:rsidR="000471E9">
        <w:t xml:space="preserve">track line </w:t>
      </w:r>
      <w:r w:rsidR="005C5E66" w:rsidRPr="005C5E66">
        <w:t>to be nearly limitless in configurability.</w:t>
      </w:r>
      <w:r w:rsidR="000471E9">
        <w:t xml:space="preserve"> In this custom implementation, when the curve is being drawn “bumpers”, linear colliders, are placed along the outside of the slider. The distance of these “bumpers” from the edge of the track is configurable to allow for varying degrees of stringency.</w:t>
      </w:r>
    </w:p>
    <w:p w14:paraId="63EC85FA" w14:textId="01D940C9" w:rsidR="006B3F1F" w:rsidRDefault="00FD0C37">
      <w:pPr>
        <w:pStyle w:val="Heading2"/>
      </w:pPr>
      <w:r>
        <w:t>Configuration Menus</w:t>
      </w:r>
    </w:p>
    <w:p w14:paraId="7EBE57E0" w14:textId="466AA45B" w:rsidR="00FD0C37" w:rsidRDefault="00DA7470" w:rsidP="00FD0C37">
      <w:r>
        <w:t>The framework provides two main interfaces by which the slider can be configured</w:t>
      </w:r>
      <w:r w:rsidR="00FD0C37">
        <w:t>. One inside the Unity editor and one</w:t>
      </w:r>
      <w:r w:rsidR="008C67EA">
        <w:t xml:space="preserve"> that can be displayed</w:t>
      </w:r>
      <w:r w:rsidR="00FD0C37">
        <w:t xml:space="preserve"> during runtime. The</w:t>
      </w:r>
      <w:r w:rsidR="008C67EA">
        <w:t xml:space="preserve"> configuration menu in the</w:t>
      </w:r>
      <w:r w:rsidR="00FD0C37">
        <w:t xml:space="preserve"> Unity editor provides more options but requires the program to be stopped and rebuilt. The in-game configuration allows for quick changes to the interface during runtime but with less options that are more cosmetic.</w:t>
      </w:r>
    </w:p>
    <w:p w14:paraId="358F489C" w14:textId="2D793102" w:rsidR="00285DAA" w:rsidRDefault="00FD0C37" w:rsidP="00FD0C37">
      <w:r>
        <w:t>The Unity configuration menu</w:t>
      </w:r>
      <w:r w:rsidR="009251BC">
        <w:t xml:space="preserve">, as seen in </w:t>
      </w:r>
      <w:r w:rsidR="009251BC">
        <w:fldChar w:fldCharType="begin"/>
      </w:r>
      <w:r w:rsidR="009251BC">
        <w:instrText xml:space="preserve"> REF _Ref520828361 \h </w:instrText>
      </w:r>
      <w:r w:rsidR="009251BC">
        <w:fldChar w:fldCharType="separate"/>
      </w:r>
      <w:r w:rsidR="002707D7">
        <w:t xml:space="preserve">Figure </w:t>
      </w:r>
      <w:r w:rsidR="002707D7">
        <w:rPr>
          <w:noProof/>
        </w:rPr>
        <w:t>1</w:t>
      </w:r>
      <w:r w:rsidR="009251BC">
        <w:fldChar w:fldCharType="end"/>
      </w:r>
      <w:r w:rsidR="009251BC">
        <w:t>,</w:t>
      </w:r>
      <w:r>
        <w:t xml:space="preserve"> exposes top level aspects of the slider and handle properties. This allows the designer to have less overhead while still having fine-grain control over the interface. Here, the designer </w:t>
      </w:r>
      <w:r w:rsidR="0084677E">
        <w:t>can</w:t>
      </w:r>
      <w:r>
        <w:t xml:space="preserve"> determine several cosmetic aspects of the interface as well as functional aspects such as the</w:t>
      </w:r>
      <w:r w:rsidR="00487FCD">
        <w:t xml:space="preserve"> stringency of the track path</w:t>
      </w:r>
      <w:r>
        <w:t xml:space="preserve"> and</w:t>
      </w:r>
      <w:r w:rsidR="00487FCD">
        <w:t xml:space="preserve"> some physical attributes of the handle.</w:t>
      </w:r>
      <w:r>
        <w:t xml:space="preserve"> </w:t>
      </w:r>
      <w:r w:rsidR="00487FCD">
        <w:t>T</w:t>
      </w:r>
      <w:r>
        <w:t xml:space="preserve">he designer </w:t>
      </w:r>
      <w:r w:rsidR="0084677E">
        <w:t>can</w:t>
      </w:r>
      <w:r w:rsidR="00487FCD">
        <w:t xml:space="preserve"> also</w:t>
      </w:r>
      <w:r>
        <w:t xml:space="preserve"> attach self-made scripts that</w:t>
      </w:r>
      <w:r w:rsidR="00487FCD">
        <w:t xml:space="preserve"> make use of</w:t>
      </w:r>
      <w:r>
        <w:t xml:space="preserve"> the percent value of the slider as it changes.</w:t>
      </w:r>
      <w:r w:rsidR="00487FCD">
        <w:t xml:space="preserve"> This interface especially provides quick turnaround for interface feedback implementations.</w:t>
      </w:r>
    </w:p>
    <w:p w14:paraId="673E3A36" w14:textId="3F5BCDF7" w:rsidR="00FD0C37" w:rsidRDefault="00FD0C37" w:rsidP="00FD0C37"/>
    <w:p w14:paraId="54D33AB9" w14:textId="662AA8F4" w:rsidR="00FD0C37" w:rsidRDefault="000C178B" w:rsidP="00FD0C37">
      <w:r>
        <w:rPr>
          <w:noProof/>
        </w:rPr>
        <w:lastRenderedPageBreak/>
        <mc:AlternateContent>
          <mc:Choice Requires="wpg">
            <w:drawing>
              <wp:anchor distT="0" distB="0" distL="114300" distR="114300" simplePos="0" relativeHeight="251663360" behindDoc="0" locked="0" layoutInCell="1" allowOverlap="1" wp14:anchorId="382DAB63" wp14:editId="654F6EE7">
                <wp:simplePos x="0" y="0"/>
                <wp:positionH relativeFrom="column">
                  <wp:posOffset>3336925</wp:posOffset>
                </wp:positionH>
                <wp:positionV relativeFrom="paragraph">
                  <wp:posOffset>13335</wp:posOffset>
                </wp:positionV>
                <wp:extent cx="3062605" cy="5481955"/>
                <wp:effectExtent l="0" t="0" r="4445" b="4445"/>
                <wp:wrapSquare wrapText="bothSides"/>
                <wp:docPr id="29" name="Group 29"/>
                <wp:cNvGraphicFramePr/>
                <a:graphic xmlns:a="http://schemas.openxmlformats.org/drawingml/2006/main">
                  <a:graphicData uri="http://schemas.microsoft.com/office/word/2010/wordprocessingGroup">
                    <wpg:wgp>
                      <wpg:cNvGrpSpPr/>
                      <wpg:grpSpPr>
                        <a:xfrm>
                          <a:off x="0" y="0"/>
                          <a:ext cx="3062605" cy="5481955"/>
                          <a:chOff x="3175" y="0"/>
                          <a:chExt cx="3063240" cy="5481955"/>
                        </a:xfrm>
                      </wpg:grpSpPr>
                      <wpg:grpSp>
                        <wpg:cNvPr id="27" name="Group 27"/>
                        <wpg:cNvGrpSpPr>
                          <a:grpSpLocks noChangeAspect="1"/>
                        </wpg:cNvGrpSpPr>
                        <wpg:grpSpPr>
                          <a:xfrm>
                            <a:off x="3175" y="0"/>
                            <a:ext cx="3063240" cy="5024882"/>
                            <a:chOff x="3179" y="-9530"/>
                            <a:chExt cx="3067050" cy="5027363"/>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8265" y="-9530"/>
                              <a:ext cx="3057525" cy="1628775"/>
                            </a:xfrm>
                            <a:prstGeom prst="rect">
                              <a:avLst/>
                            </a:prstGeom>
                            <a:noFill/>
                            <a:ln>
                              <a:noFill/>
                            </a:ln>
                          </pic:spPr>
                        </pic:pic>
                        <pic:pic xmlns:pic="http://schemas.openxmlformats.org/drawingml/2006/picture">
                          <pic:nvPicPr>
                            <pic:cNvPr id="25" name="Picture 2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8265" y="1699294"/>
                              <a:ext cx="3057525" cy="1619250"/>
                            </a:xfrm>
                            <a:prstGeom prst="rect">
                              <a:avLst/>
                            </a:prstGeom>
                            <a:noFill/>
                            <a:ln>
                              <a:noFill/>
                            </a:ln>
                          </pic:spPr>
                        </pic:pic>
                        <pic:pic xmlns:pic="http://schemas.openxmlformats.org/drawingml/2006/picture">
                          <pic:nvPicPr>
                            <pic:cNvPr id="26" name="Picture 26"/>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179" y="3398583"/>
                              <a:ext cx="3067050" cy="1619250"/>
                            </a:xfrm>
                            <a:prstGeom prst="rect">
                              <a:avLst/>
                            </a:prstGeom>
                            <a:noFill/>
                            <a:ln>
                              <a:noFill/>
                            </a:ln>
                          </pic:spPr>
                        </pic:pic>
                      </wpg:grpSp>
                      <wps:wsp>
                        <wps:cNvPr id="28" name="Text Box 28"/>
                        <wps:cNvSpPr txBox="1"/>
                        <wps:spPr>
                          <a:xfrm>
                            <a:off x="3175" y="5104765"/>
                            <a:ext cx="3063240" cy="377190"/>
                          </a:xfrm>
                          <a:prstGeom prst="rect">
                            <a:avLst/>
                          </a:prstGeom>
                          <a:solidFill>
                            <a:prstClr val="white"/>
                          </a:solidFill>
                          <a:ln>
                            <a:noFill/>
                          </a:ln>
                        </wps:spPr>
                        <wps:txbx>
                          <w:txbxContent>
                            <w:p w14:paraId="0EC539AC" w14:textId="5C63A914" w:rsidR="00E02EAA" w:rsidRPr="00960460" w:rsidRDefault="00E02EAA" w:rsidP="00E02EAA">
                              <w:pPr>
                                <w:pStyle w:val="Caption"/>
                                <w:rPr>
                                  <w:rFonts w:ascii="Arial" w:hAnsi="Arial"/>
                                  <w:noProof/>
                                  <w:kern w:val="32"/>
                                </w:rPr>
                              </w:pPr>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4</w:t>
                              </w:r>
                              <w:r w:rsidR="00FE4E27">
                                <w:rPr>
                                  <w:noProof/>
                                </w:rPr>
                                <w:fldChar w:fldCharType="end"/>
                              </w:r>
                              <w:r w:rsidR="00A2255E">
                                <w:t>: Example slider implementations created using th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82DAB63" id="Group 29" o:spid="_x0000_s1042" style="position:absolute;left:0;text-align:left;margin-left:262.75pt;margin-top:1.05pt;width:241.15pt;height:431.65pt;z-index:251663360;mso-width-relative:margin;mso-height-relative:margin" coordorigin="31" coordsize="30632,548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">
                <v:group id="Group 27" o:spid="_x0000_s1043" style="position:absolute;left:31;width:30633;height:50248" coordorigin="31,-95" coordsize="30670,50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o:lock v:ext="edit" aspectratio="t"/>
                  <v:shape id="Picture 24" o:spid="_x0000_s1044" type="#_x0000_t75" style="position:absolute;left:82;top:-95;width:30575;height:16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">
                    <v:imagedata r:id="rId25" o:title=""/>
                  </v:shape>
                  <v:shape id="Picture 25" o:spid="_x0000_s1045" type="#_x0000_t75" style="position:absolute;left:82;top:16992;width:30575;height:1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">
                    <v:imagedata r:id="rId26" o:title=""/>
                  </v:shape>
                  <v:shape id="Picture 26" o:spid="_x0000_s1046" type="#_x0000_t75" style="position:absolute;left:31;top:33985;width:30671;height:16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">
                    <v:imagedata r:id="rId27" o:title=""/>
                  </v:shape>
                </v:group>
                <v:shape id="Text Box 28" o:spid="_x0000_s1047" type="#_x0000_t202" style="position:absolute;left:31;top:51047;width:30633;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0EC539AC" w14:textId="5C63A914" w:rsidR="00E02EAA" w:rsidRPr="00960460" w:rsidRDefault="00E02EAA" w:rsidP="00E02EAA">
                        <w:pPr>
                          <w:pStyle w:val="Caption"/>
                          <w:rPr>
                            <w:rFonts w:ascii="Arial" w:hAnsi="Arial"/>
                            <w:noProof/>
                            <w:kern w:val="32"/>
                          </w:rPr>
                        </w:pPr>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4</w:t>
                        </w:r>
                        <w:r w:rsidR="00FE4E27">
                          <w:rPr>
                            <w:noProof/>
                          </w:rPr>
                          <w:fldChar w:fldCharType="end"/>
                        </w:r>
                        <w:r w:rsidR="00A2255E">
                          <w:t>: Example slider implementations created using the framework.</w:t>
                        </w:r>
                      </w:p>
                    </w:txbxContent>
                  </v:textbox>
                </v:shape>
                <w10:wrap type="square"/>
              </v:group>
            </w:pict>
          </mc:Fallback>
        </mc:AlternateContent>
      </w:r>
      <w:r w:rsidR="00045C48">
        <w:rPr>
          <w:noProof/>
        </w:rPr>
        <mc:AlternateContent>
          <mc:Choice Requires="wpg">
            <w:drawing>
              <wp:anchor distT="0" distB="0" distL="114300" distR="114300" simplePos="0" relativeHeight="251660288" behindDoc="0" locked="0" layoutInCell="1" allowOverlap="1" wp14:anchorId="681631C7" wp14:editId="11670469">
                <wp:simplePos x="0" y="0"/>
                <wp:positionH relativeFrom="column">
                  <wp:posOffset>0</wp:posOffset>
                </wp:positionH>
                <wp:positionV relativeFrom="page">
                  <wp:posOffset>790575</wp:posOffset>
                </wp:positionV>
                <wp:extent cx="1181100" cy="2120265"/>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1181100" cy="2120265"/>
                          <a:chOff x="0" y="0"/>
                          <a:chExt cx="1181100" cy="2120265"/>
                        </a:xfrm>
                      </wpg:grpSpPr>
                      <pic:pic xmlns:pic="http://schemas.openxmlformats.org/drawingml/2006/picture">
                        <pic:nvPicPr>
                          <pic:cNvPr id="20" name="Picture 20"/>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81100" cy="1685925"/>
                          </a:xfrm>
                          <a:prstGeom prst="rect">
                            <a:avLst/>
                          </a:prstGeom>
                          <a:noFill/>
                          <a:ln>
                            <a:noFill/>
                          </a:ln>
                        </pic:spPr>
                      </pic:pic>
                      <wps:wsp>
                        <wps:cNvPr id="22" name="Text Box 22"/>
                        <wps:cNvSpPr txBox="1"/>
                        <wps:spPr>
                          <a:xfrm>
                            <a:off x="0" y="1743075"/>
                            <a:ext cx="1181100" cy="377190"/>
                          </a:xfrm>
                          <a:prstGeom prst="rect">
                            <a:avLst/>
                          </a:prstGeom>
                          <a:solidFill>
                            <a:prstClr val="white"/>
                          </a:solidFill>
                          <a:ln>
                            <a:noFill/>
                          </a:ln>
                        </wps:spPr>
                        <wps:txbx>
                          <w:txbxContent>
                            <w:p w14:paraId="486CA1BC" w14:textId="2797195B" w:rsidR="00045C48" w:rsidRPr="00F106EC" w:rsidRDefault="00045C48" w:rsidP="00045C48">
                              <w:pPr>
                                <w:pStyle w:val="Caption"/>
                                <w:rPr>
                                  <w:noProof/>
                                  <w:sz w:val="20"/>
                                </w:rPr>
                              </w:pPr>
                              <w:bookmarkStart w:id="4" w:name="_Ref520817328"/>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5</w:t>
                              </w:r>
                              <w:r w:rsidR="00FE4E27">
                                <w:rPr>
                                  <w:noProof/>
                                </w:rPr>
                                <w:fldChar w:fldCharType="end"/>
                              </w:r>
                              <w:bookmarkEnd w:id="4"/>
                              <w:r w:rsidR="008B3D6F">
                                <w:t>: Runtime configuration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81631C7" id="Group 23" o:spid="_x0000_s1048" style="position:absolute;left:0;text-align:left;margin-left:0;margin-top:62.25pt;width:93pt;height:166.95pt;z-index:251660288;mso-position-vertical-relative:page" coordsize="11811,21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">
                <v:shape id="Picture 20" o:spid="_x0000_s1049" type="#_x0000_t75" style="position:absolute;width:11811;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">
                  <v:imagedata r:id="rId29" o:title=""/>
                </v:shape>
                <v:shape id="Text Box 22" o:spid="_x0000_s1050" type="#_x0000_t202" style="position:absolute;top:17430;width:11811;height:3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486CA1BC" w14:textId="2797195B" w:rsidR="00045C48" w:rsidRPr="00F106EC" w:rsidRDefault="00045C48" w:rsidP="00045C48">
                        <w:pPr>
                          <w:pStyle w:val="Caption"/>
                          <w:rPr>
                            <w:noProof/>
                            <w:sz w:val="20"/>
                          </w:rPr>
                        </w:pPr>
                        <w:bookmarkStart w:id="5" w:name="_Ref520817328"/>
                        <w:r>
                          <w:t xml:space="preserve">Figure </w:t>
                        </w:r>
                        <w:r w:rsidR="00FE4E27">
                          <w:rPr>
                            <w:noProof/>
                          </w:rPr>
                          <w:fldChar w:fldCharType="begin"/>
                        </w:r>
                        <w:r w:rsidR="00FE4E27">
                          <w:rPr>
                            <w:noProof/>
                          </w:rPr>
                          <w:instrText xml:space="preserve"> SEQ Figure \* ARABIC </w:instrText>
                        </w:r>
                        <w:r w:rsidR="00FE4E27">
                          <w:rPr>
                            <w:noProof/>
                          </w:rPr>
                          <w:fldChar w:fldCharType="separate"/>
                        </w:r>
                        <w:r w:rsidR="002707D7">
                          <w:rPr>
                            <w:noProof/>
                          </w:rPr>
                          <w:t>5</w:t>
                        </w:r>
                        <w:r w:rsidR="00FE4E27">
                          <w:rPr>
                            <w:noProof/>
                          </w:rPr>
                          <w:fldChar w:fldCharType="end"/>
                        </w:r>
                        <w:bookmarkEnd w:id="5"/>
                        <w:r w:rsidR="008B3D6F">
                          <w:t>: Runtime configuration menu</w:t>
                        </w:r>
                      </w:p>
                    </w:txbxContent>
                  </v:textbox>
                </v:shape>
                <w10:wrap type="square" anchory="page"/>
              </v:group>
            </w:pict>
          </mc:Fallback>
        </mc:AlternateContent>
      </w:r>
      <w:r w:rsidR="00FD0C37">
        <w:t xml:space="preserve">The second configuration menu </w:t>
      </w:r>
      <w:r w:rsidR="00FE6BD0">
        <w:t>presents itself as a hamburger menu that is activated using the button at the top left.</w:t>
      </w:r>
      <w:r w:rsidR="00FD0C37">
        <w:t xml:space="preserve"> This allows for quick</w:t>
      </w:r>
      <w:r w:rsidR="00FE6BD0">
        <w:t xml:space="preserve"> cosmetic</w:t>
      </w:r>
      <w:r w:rsidR="00FD0C37">
        <w:t xml:space="preserve"> modifications and variations to be tested. </w:t>
      </w:r>
      <w:r w:rsidR="00250AD9">
        <w:fldChar w:fldCharType="begin"/>
      </w:r>
      <w:r w:rsidR="00250AD9">
        <w:instrText xml:space="preserve"> REF _Ref520817328 \h </w:instrText>
      </w:r>
      <w:r w:rsidR="00250AD9">
        <w:fldChar w:fldCharType="separate"/>
      </w:r>
      <w:r w:rsidR="002707D7">
        <w:t xml:space="preserve">Figure </w:t>
      </w:r>
      <w:r w:rsidR="002707D7">
        <w:rPr>
          <w:noProof/>
        </w:rPr>
        <w:t>5</w:t>
      </w:r>
      <w:r w:rsidR="00250AD9">
        <w:fldChar w:fldCharType="end"/>
      </w:r>
      <w:r w:rsidR="00250AD9">
        <w:t xml:space="preserve"> </w:t>
      </w:r>
      <w:r w:rsidR="00FE6BD0">
        <w:t>shows the interface and the actions available to the user</w:t>
      </w:r>
      <w:r w:rsidR="00FD0C37">
        <w:t>.</w:t>
      </w:r>
      <w:r w:rsidR="00B72AA7">
        <w:t xml:space="preserve"> Even though it does not provide fine-grained control over the interface</w:t>
      </w:r>
      <w:r w:rsidR="00FD0C37">
        <w:t xml:space="preserve">, researchers </w:t>
      </w:r>
      <w:r w:rsidR="0084677E">
        <w:t>can</w:t>
      </w:r>
      <w:r w:rsidR="00FD0C37">
        <w:t xml:space="preserve"> quickly determine what sizes and colors the animals respond best to. Additionally, this menu is separate from the slider and is</w:t>
      </w:r>
      <w:r w:rsidR="00B72AA7">
        <w:t xml:space="preserve"> fully</w:t>
      </w:r>
      <w:r w:rsidR="00FD0C37">
        <w:t xml:space="preserve"> extendable to add options relevant to a certain feature or use case.</w:t>
      </w:r>
    </w:p>
    <w:p w14:paraId="35C14BC5" w14:textId="4AF727D5" w:rsidR="0084677E" w:rsidRDefault="0084677E" w:rsidP="0084677E">
      <w:pPr>
        <w:pStyle w:val="Heading2"/>
      </w:pPr>
      <w:r>
        <w:t>Metrics</w:t>
      </w:r>
    </w:p>
    <w:p w14:paraId="2FC7E45F" w14:textId="4410FAD7" w:rsidR="005630DD" w:rsidRDefault="00B17E08" w:rsidP="00B17E08">
      <w:r>
        <w:t>An important aspect to ACI is the collection of metrics that can provide insight into how the animal feels about the interface. In this framework, metrics are collected with a focus on touch events</w:t>
      </w:r>
      <w:r w:rsidR="005630DD">
        <w:t>.</w:t>
      </w:r>
    </w:p>
    <w:p w14:paraId="2FB2AF0B" w14:textId="189DD697" w:rsidR="005630DD" w:rsidRDefault="005630DD" w:rsidP="00B17E08">
      <w:r>
        <w:t xml:space="preserve">The events are collected as each interaction takes place. When the first click event occurs the starting point and time are logged. If the touch event begins to drag along the screen, the path of the event is tracked at a given framerate. Finally, </w:t>
      </w:r>
      <w:r w:rsidR="009D6099">
        <w:t xml:space="preserve">when </w:t>
      </w:r>
      <w:r>
        <w:t>the touch event ends the time and position are logged.</w:t>
      </w:r>
      <w:r w:rsidR="009D6099">
        <w:t xml:space="preserve"> While at first this does not seem like significant data, this allows us to determine what interactions looked like on a </w:t>
      </w:r>
      <w:proofErr w:type="gramStart"/>
      <w:r w:rsidR="009D6099">
        <w:t>particular interface</w:t>
      </w:r>
      <w:proofErr w:type="gramEnd"/>
      <w:r w:rsidR="009D6099">
        <w:t xml:space="preserve"> and how long it took the animal to complete it. </w:t>
      </w:r>
    </w:p>
    <w:p w14:paraId="5C0B674C" w14:textId="16ACCED4" w:rsidR="005630DD" w:rsidRDefault="005630DD">
      <w:r>
        <w:t>To prevent costly file-access time interfering with the ongoing interactions, interactions are placed into a FIFO queue that is written to file and cleared either after it reaches some maximum size or after a certain number of frames pass.</w:t>
      </w:r>
    </w:p>
    <w:p w14:paraId="422F1080" w14:textId="170E2CFC" w:rsidR="0084677E" w:rsidRDefault="0084677E" w:rsidP="0084677E">
      <w:pPr>
        <w:pStyle w:val="Heading1"/>
      </w:pPr>
      <w:r>
        <w:t>Results</w:t>
      </w:r>
    </w:p>
    <w:p w14:paraId="15E07220" w14:textId="56B6B63E" w:rsidR="0084677E" w:rsidRPr="0084677E" w:rsidRDefault="006270ED" w:rsidP="0084677E">
      <w:r>
        <w:t xml:space="preserve">The efficacy of this framework </w:t>
      </w:r>
      <w:r w:rsidR="0022261E">
        <w:t>for the design of animal-centered interfaces</w:t>
      </w:r>
      <w:r>
        <w:t xml:space="preserve"> is tested by developing </w:t>
      </w:r>
      <w:r w:rsidR="0084677E" w:rsidRPr="0084677E">
        <w:t xml:space="preserve">multiple </w:t>
      </w:r>
      <w:r>
        <w:t>interfaces</w:t>
      </w:r>
      <w:r w:rsidR="0084677E" w:rsidRPr="0084677E">
        <w:t xml:space="preserve"> that we believe to be interesting and could reveal insights into animal cognition and interactions.</w:t>
      </w:r>
    </w:p>
    <w:p w14:paraId="650EF035" w14:textId="53A6D9FD" w:rsidR="0084677E" w:rsidRDefault="0084677E" w:rsidP="0084677E">
      <w:pPr>
        <w:pStyle w:val="Heading2"/>
      </w:pPr>
      <w:r>
        <w:t>Shape</w:t>
      </w:r>
    </w:p>
    <w:p w14:paraId="66AAC180" w14:textId="10E972AA" w:rsidR="0084677E" w:rsidRDefault="009B5D8B">
      <w:r>
        <w:t>An</w:t>
      </w:r>
      <w:r w:rsidR="0084677E" w:rsidRPr="0084677E">
        <w:t xml:space="preserve"> interesting observation that we have about</w:t>
      </w:r>
      <w:r>
        <w:t xml:space="preserve"> humans is that they</w:t>
      </w:r>
      <w:r w:rsidR="004E6862">
        <w:t xml:space="preserve"> can</w:t>
      </w:r>
      <w:r>
        <w:t xml:space="preserve"> apply concepts they have previously learned to understand new </w:t>
      </w:r>
      <w:r w:rsidR="004E6862">
        <w:t>experiences they have. This extends to serious modifications of a well-known interface such as the slider. A human can understand what a slider is and how to use it even if it is strangely shaped, though we are unsure if dogs have the same</w:t>
      </w:r>
      <w:r w:rsidR="00117992">
        <w:t xml:space="preserve"> cognitive</w:t>
      </w:r>
      <w:r w:rsidR="004E6862">
        <w:t xml:space="preserve"> ability. </w:t>
      </w:r>
      <w:r w:rsidR="0084677E" w:rsidRPr="0084677E">
        <w:t>To this end, we create several sliders in increasing difficulty of interaction that will hopefully give some insight into an animal’s ability to form and abstract concepts. The first shape is a simple</w:t>
      </w:r>
      <w:r w:rsidR="00792AC4">
        <w:t xml:space="preserve"> linear</w:t>
      </w:r>
      <w:r w:rsidR="0084677E" w:rsidRPr="0084677E">
        <w:t xml:space="preserve"> slider, on which the animal is to be trained. Second, is a U-Shaped slider which is meant to be an intermediate step that will challenge the animal to apply their learned </w:t>
      </w:r>
      <w:r w:rsidR="00CD58A9">
        <w:t xml:space="preserve">slider </w:t>
      </w:r>
      <w:r w:rsidR="0084677E" w:rsidRPr="0084677E">
        <w:t>concept to an unfamiliar shape as well as introduce them to the idea that the shape can be curved. Finally, an S-Shaped slider provides a very difficult concept that would be presented without explicit training to study their</w:t>
      </w:r>
      <w:r w:rsidR="00CD58A9">
        <w:t xml:space="preserve"> ability for concept application.</w:t>
      </w:r>
    </w:p>
    <w:p w14:paraId="0190BB95" w14:textId="42A54046" w:rsidR="0084677E" w:rsidRDefault="0084677E" w:rsidP="0084677E">
      <w:pPr>
        <w:pStyle w:val="Heading2"/>
      </w:pPr>
      <w:r>
        <w:t>Handle Configuration</w:t>
      </w:r>
    </w:p>
    <w:p w14:paraId="589FA547" w14:textId="753470A9" w:rsidR="0084677E" w:rsidRDefault="0084677E" w:rsidP="0084677E">
      <w:r w:rsidRPr="0084677E">
        <w:t xml:space="preserve">Much of the configuration options of the handle serve the same purpose as the track configuration, however handle variations can also explore other ACI principals </w:t>
      </w:r>
      <w:r w:rsidR="00D6053F">
        <w:t xml:space="preserve">and </w:t>
      </w:r>
      <w:r w:rsidR="00D6053F" w:rsidRPr="0084677E">
        <w:t>cognitive</w:t>
      </w:r>
      <w:r w:rsidRPr="0084677E">
        <w:t xml:space="preserve"> abilit</w:t>
      </w:r>
      <w:r w:rsidR="005C25EF">
        <w:t>ies</w:t>
      </w:r>
      <w:r w:rsidRPr="0084677E">
        <w:t>. First, a triangle shaped handle</w:t>
      </w:r>
      <w:r w:rsidR="00D6053F">
        <w:t xml:space="preserve"> can</w:t>
      </w:r>
      <w:r w:rsidRPr="0084677E">
        <w:t xml:space="preserve"> provide a directionality to the interface, and by</w:t>
      </w:r>
      <w:r w:rsidR="00D6053F">
        <w:t xml:space="preserve"> training the animal on a directional interface and then</w:t>
      </w:r>
      <w:r w:rsidRPr="0084677E">
        <w:t xml:space="preserve"> modifying the directionality we can determine an animal’s responsiveness to suggestive design. Second, the concept of closure can be tested by</w:t>
      </w:r>
      <w:r w:rsidR="00DE090C">
        <w:t xml:space="preserve"> training the dog on handles that have a center and then</w:t>
      </w:r>
      <w:r w:rsidRPr="0084677E">
        <w:t xml:space="preserve"> making </w:t>
      </w:r>
      <w:r w:rsidR="00DE090C">
        <w:t xml:space="preserve">them appear </w:t>
      </w:r>
      <w:r w:rsidRPr="0084677E">
        <w:t xml:space="preserve">hollow </w:t>
      </w:r>
      <w:r w:rsidR="00DE090C">
        <w:t>and measure success rate and the locations of touch points and how they differ.</w:t>
      </w:r>
      <w:r w:rsidRPr="0084677E">
        <w:t xml:space="preserve"> Finally, it is unclear that when training a dog to use a touchscreen </w:t>
      </w:r>
      <w:r w:rsidR="007221FB" w:rsidRPr="0084677E">
        <w:t>whether</w:t>
      </w:r>
      <w:r w:rsidRPr="0084677E">
        <w:t xml:space="preserve"> they understand that the projected </w:t>
      </w:r>
      <w:r w:rsidRPr="0084677E">
        <w:lastRenderedPageBreak/>
        <w:t>images represent actual objects</w:t>
      </w:r>
      <w:r w:rsidR="00751420">
        <w:t xml:space="preserve"> or if they view the screen as an inanimate wall on which they act. We believe this arises from the screen interaction having no tactility and thus they don’t consider the images to be representative of anything.</w:t>
      </w:r>
      <w:r w:rsidRPr="0084677E">
        <w:t xml:space="preserve"> The final handle configuration aims to explore whether adding physicality to the handle increases the dog’s interaction with it. Examples of adding physicality includes retaining velocity after release or applying gravity to it. Additionally, this interaction could be useful for training easily distracted dogs to use the touchscreen</w:t>
      </w:r>
      <w:r w:rsidR="00F55E9B">
        <w:t xml:space="preserve"> as the movement could intrigue them</w:t>
      </w:r>
      <w:r w:rsidRPr="0084677E">
        <w:t>.</w:t>
      </w:r>
    </w:p>
    <w:p w14:paraId="12C8CD1C" w14:textId="056570E4" w:rsidR="0084677E" w:rsidRDefault="0084677E" w:rsidP="0084677E">
      <w:pPr>
        <w:pStyle w:val="Heading2"/>
      </w:pPr>
      <w:r>
        <w:t>Color Feedback</w:t>
      </w:r>
    </w:p>
    <w:p w14:paraId="62EA290E" w14:textId="400ADD02" w:rsidR="00747C94" w:rsidRDefault="0058705C" w:rsidP="00203310">
      <w:r>
        <w:t>To illustrate the ease with which the slider framework can be augmented and to develop a truly interesting concept. We developed a feedback mechanism that interpolates the color of various parts of the scene based on the progression of the slider. Here, all we needed to do was create a script with functions that took floats between 0 and 1 as input and apply the percent changed event to them.</w:t>
      </w:r>
    </w:p>
    <w:p w14:paraId="00287103" w14:textId="5EDEBBC6" w:rsidR="00B368CD" w:rsidRPr="00B368CD" w:rsidRDefault="0058705C" w:rsidP="00672C1F">
      <w:r>
        <w:t>The idea behind this feedback method is that the animal will respond more to visual stimuli than others. In this interface, we have three possible settings for what item will change color. The first two is the handle and slider track, which when viewed from the human perspective makes sense. However, as the animal often interacts with the touchscreen using its snout, the change could be missed or misunderstood. To remedy this, another function changes the background of the entire scene which even when the animal is close by would be noticeable as it envelops its peripheral.</w:t>
      </w:r>
    </w:p>
    <w:p w14:paraId="4DCA800A" w14:textId="3F190205" w:rsidR="00B45B8A" w:rsidRDefault="00B45B8A" w:rsidP="00B45B8A">
      <w:pPr>
        <w:pStyle w:val="Heading1"/>
      </w:pPr>
      <w:r>
        <w:t>Discussion</w:t>
      </w:r>
    </w:p>
    <w:p w14:paraId="1E5795D4" w14:textId="77777777" w:rsidR="00EF6206" w:rsidRDefault="00A3785E" w:rsidP="00DE2098">
      <w:r>
        <w:t xml:space="preserve">The development of interfaces that are natural to animals is still a problem in ACI. The major issue is how to incorporate animal feedback into design. HCI can hold focus groups and gather input on design mockups but ACI researchers need to build interfaces before beginning to obtain usability and preference data. This dynamic severely impacts the rate at which HCI principals can be studied on animals and the cognitive limits of animal interaction can be quantified. </w:t>
      </w:r>
    </w:p>
    <w:p w14:paraId="2A119534" w14:textId="505232E6" w:rsidR="00EF1F62" w:rsidRDefault="00EF6206" w:rsidP="00DE2098">
      <w:r>
        <w:t>T</w:t>
      </w:r>
      <w:r w:rsidR="00A3785E">
        <w:t>he tools of interaction design are understandably designed with the elements suited for and familiar to humans and are not often made to be expanded upon.</w:t>
      </w:r>
      <w:r>
        <w:t xml:space="preserve"> This was made especially clear after the first development attempt in which we aimed to use an existing UI library and modify it for our needs. It soon became clear that </w:t>
      </w:r>
      <w:r w:rsidR="00EF1F62">
        <w:t>to</w:t>
      </w:r>
      <w:r>
        <w:t xml:space="preserve"> create a robust framework, it needed to be built from the bottom up.</w:t>
      </w:r>
    </w:p>
    <w:p w14:paraId="7C779278" w14:textId="6D2C6DF9" w:rsidR="00E91DDD" w:rsidRDefault="00110BA5" w:rsidP="00DE2098">
      <w:r>
        <w:t>I</w:t>
      </w:r>
      <w:r w:rsidR="00E91DDD">
        <w:t xml:space="preserve">n considering the look and feel of the interface it </w:t>
      </w:r>
      <w:r w:rsidR="0010750F">
        <w:t>is</w:t>
      </w:r>
      <w:r w:rsidR="00E91DDD">
        <w:t xml:space="preserve"> more useful to think in terms of what animals will notice or find interesting. For example, dogs are often distracted by movement in their environment</w:t>
      </w:r>
      <w:r w:rsidR="00690875">
        <w:t>,</w:t>
      </w:r>
      <w:r w:rsidR="00E91DDD">
        <w:t xml:space="preserve"> </w:t>
      </w:r>
      <w:r w:rsidR="00690875">
        <w:t>therefore</w:t>
      </w:r>
      <w:r w:rsidR="00E91DDD">
        <w:t xml:space="preserve"> to keep their attention we give the handle</w:t>
      </w:r>
      <w:r w:rsidR="00690875">
        <w:t xml:space="preserve"> the ability to be </w:t>
      </w:r>
      <w:r w:rsidR="006E3CE2">
        <w:t>affected</w:t>
      </w:r>
      <w:r w:rsidR="00690875">
        <w:t xml:space="preserve"> by </w:t>
      </w:r>
      <w:r w:rsidR="00BD6A87">
        <w:t>forces the dog intuitively understands like gravity</w:t>
      </w:r>
      <w:r w:rsidR="00E91DDD">
        <w:t xml:space="preserve">. Also, changing the entire scene’s background as the slider moves </w:t>
      </w:r>
      <w:r w:rsidR="00E91DDD">
        <w:t>along the track may seem unappealing to human users but for dogs it may prove to be a necessity.</w:t>
      </w:r>
    </w:p>
    <w:p w14:paraId="712DCDB1" w14:textId="70364009" w:rsidR="00DE2098" w:rsidRDefault="006E3CE2" w:rsidP="00DE2098">
      <w:r>
        <w:t>Traditional t</w:t>
      </w:r>
      <w:r w:rsidR="00DE2098">
        <w:t>ouch screen interfaces</w:t>
      </w:r>
      <w:r>
        <w:t xml:space="preserve"> are designed for beings with fine motor skills and digits. Dogs and other animals obviously lack this and thus animal centered interfaces need to be able to scale to the animal’s size and form of input (paw vs snout).</w:t>
      </w:r>
    </w:p>
    <w:p w14:paraId="3D6F4B6A" w14:textId="354B70FA" w:rsidR="00B45B8A" w:rsidRDefault="00DE2098" w:rsidP="00DE2098">
      <w:r>
        <w:t xml:space="preserve">Other concerns focus on the fact that there exists a language to </w:t>
      </w:r>
      <w:r w:rsidR="008726CF">
        <w:t xml:space="preserve">interfaces </w:t>
      </w:r>
      <w:r>
        <w:t xml:space="preserve">that humans </w:t>
      </w:r>
      <w:r w:rsidR="008726CF">
        <w:t xml:space="preserve">have learned </w:t>
      </w:r>
      <w:r>
        <w:t>that dogs</w:t>
      </w:r>
      <w:r w:rsidR="008726CF">
        <w:t xml:space="preserve"> do not possess intuitively</w:t>
      </w:r>
      <w:r>
        <w:t>.</w:t>
      </w:r>
      <w:r w:rsidR="008726CF">
        <w:t xml:space="preserve"> Through our time with computer interfaces it has become</w:t>
      </w:r>
      <w:r>
        <w:t xml:space="preserve"> naturally intuitive for a human to know what a scroll bar does, or that an “X” would close something.</w:t>
      </w:r>
      <w:r w:rsidR="008726CF">
        <w:t xml:space="preserve"> When developing interfaces for animals we can no longer assume that the user knows these. For example,</w:t>
      </w:r>
      <w:r>
        <w:t xml:space="preserve"> </w:t>
      </w:r>
      <w:r w:rsidR="008726CF">
        <w:t>i</w:t>
      </w:r>
      <w:r>
        <w:t>t’s not immediately obvious that</w:t>
      </w:r>
      <w:r w:rsidR="008726CF">
        <w:t xml:space="preserve"> animals</w:t>
      </w:r>
      <w:r>
        <w:t xml:space="preserve"> have a natural preference for sliding.</w:t>
      </w:r>
      <w:r w:rsidR="008726CF">
        <w:t xml:space="preserve"> Even with humans this is unclear as</w:t>
      </w:r>
      <w:r>
        <w:t xml:space="preserve"> </w:t>
      </w:r>
      <w:r w:rsidR="008726CF">
        <w:t xml:space="preserve">western societies </w:t>
      </w:r>
      <w:r>
        <w:t xml:space="preserve">feel more natural swiping </w:t>
      </w:r>
      <w:r w:rsidR="0067233B">
        <w:t>l</w:t>
      </w:r>
      <w:r>
        <w:t xml:space="preserve">eft to </w:t>
      </w:r>
      <w:r w:rsidR="0067233B">
        <w:t>r</w:t>
      </w:r>
      <w:r>
        <w:t>ight</w:t>
      </w:r>
      <w:r w:rsidR="008726CF">
        <w:t>, following how we read, while other societies may be more comfortable sliding vertically or from right to left.</w:t>
      </w:r>
    </w:p>
    <w:p w14:paraId="60D53512" w14:textId="35D9C98E" w:rsidR="00B45B8A" w:rsidRDefault="00B45B8A" w:rsidP="00B45B8A">
      <w:pPr>
        <w:pStyle w:val="Heading1"/>
      </w:pPr>
      <w:r>
        <w:t>Future Work</w:t>
      </w:r>
    </w:p>
    <w:p w14:paraId="75F068D0" w14:textId="0615A5E8" w:rsidR="004B336A" w:rsidRDefault="00512AAA" w:rsidP="00C66A59">
      <w:r>
        <w:t>First, w</w:t>
      </w:r>
      <w:r w:rsidR="00F61AE1">
        <w:t>ith this framework created we hope to</w:t>
      </w:r>
      <w:r w:rsidR="004B336A">
        <w:t xml:space="preserve"> use it to create and study more interfaces that will give us insight into ACI principals and animal cognition.</w:t>
      </w:r>
      <w:r>
        <w:t xml:space="preserve"> Second</w:t>
      </w:r>
      <w:r w:rsidR="004B336A">
        <w:t xml:space="preserve">, </w:t>
      </w:r>
      <w:r>
        <w:t xml:space="preserve">the </w:t>
      </w:r>
      <w:r w:rsidR="004B336A">
        <w:t xml:space="preserve">framework can serve as a model for the creation of more frameworks that implement other </w:t>
      </w:r>
      <w:r>
        <w:t>UI aspects like navigation</w:t>
      </w:r>
      <w:r w:rsidR="004B336A">
        <w:t>.</w:t>
      </w:r>
      <w:r>
        <w:t xml:space="preserve"> </w:t>
      </w:r>
      <w:r w:rsidR="00BF6393">
        <w:t>Third</w:t>
      </w:r>
      <w:r>
        <w:t>, the metrics from this framework will need to be studied for their efficacy and to see if more granular information will need to be collected.</w:t>
      </w:r>
      <w:r w:rsidR="007003F0">
        <w:t xml:space="preserve"> Finally, this framework could be integrated with an automated reward system to encourage interaction and perhaps give insight into a dog’s learning process</w:t>
      </w:r>
      <w:r w:rsidR="003E7F7C">
        <w:t xml:space="preserve"> without direct instruction</w:t>
      </w:r>
      <w:r w:rsidR="007003F0">
        <w:t>.</w:t>
      </w:r>
    </w:p>
    <w:p w14:paraId="30386F7E" w14:textId="77777777" w:rsidR="00FE7D74" w:rsidRDefault="00FE7D74" w:rsidP="00FE7D74">
      <w:pPr>
        <w:pStyle w:val="Heading1"/>
      </w:pPr>
      <w:r>
        <w:t>Conclusion</w:t>
      </w:r>
    </w:p>
    <w:p w14:paraId="658EBEBE" w14:textId="3F67BA10" w:rsidR="00FE7D74" w:rsidRDefault="00FE7D74" w:rsidP="00C66A59">
      <w:r w:rsidRPr="00B45B8A">
        <w:t xml:space="preserve">Research based on dogs, technology, and touchscreens has been in the works for a long time. With this project, we wanted to expand on the current research by creating </w:t>
      </w:r>
      <w:r w:rsidR="009E7F89">
        <w:t xml:space="preserve">a framework with which </w:t>
      </w:r>
      <w:r w:rsidRPr="00B45B8A">
        <w:t>a variety of interfaces</w:t>
      </w:r>
      <w:r w:rsidR="009E7F89">
        <w:t xml:space="preserve"> can be created</w:t>
      </w:r>
      <w:r w:rsidRPr="00B45B8A">
        <w:t xml:space="preserve"> to see how </w:t>
      </w:r>
      <w:r w:rsidR="009E7F89">
        <w:t xml:space="preserve">animals </w:t>
      </w:r>
      <w:r w:rsidRPr="00B45B8A">
        <w:t>react and interact with them.</w:t>
      </w:r>
      <w:r w:rsidR="009E7F89">
        <w:t xml:space="preserve"> This framework allows for fast prototyping allowing researchers to test</w:t>
      </w:r>
      <w:r w:rsidRPr="00B45B8A">
        <w:t xml:space="preserve"> dogs’ capabilities with different interfaces </w:t>
      </w:r>
      <w:r w:rsidR="009E7F89">
        <w:t>to find what works best.</w:t>
      </w:r>
      <w:r w:rsidR="00BC5FEF">
        <w:t xml:space="preserve"> By accelerating the prototyping process, ACI and cognition insights are more achievable.</w:t>
      </w:r>
      <w:r w:rsidR="00D36E4D">
        <w:t xml:space="preserve"> </w:t>
      </w:r>
      <w:r w:rsidRPr="00B45B8A">
        <w:t>This opens the possibilities of what dogs will be able to do with technology in the future. Service dogs, police dogs, and even our pets can already aid us in so many ways, and with the progression of this research our companions will be able to take on greater roles in our lives and in our society.</w:t>
      </w:r>
      <w:bookmarkStart w:id="6" w:name="_GoBack"/>
      <w:bookmarkEnd w:id="6"/>
    </w:p>
    <w:p w14:paraId="4FDCF871" w14:textId="77B6C8E9" w:rsidR="00B45B8A" w:rsidRDefault="00B45B8A" w:rsidP="00B45B8A">
      <w:pPr>
        <w:pStyle w:val="Heading1"/>
      </w:pPr>
      <w:r>
        <w:t>References</w:t>
      </w:r>
    </w:p>
    <w:p w14:paraId="17BC5E96" w14:textId="4C5BDD4D" w:rsidR="00B45B8A" w:rsidRPr="00B45B8A" w:rsidRDefault="00B45B8A" w:rsidP="00B45B8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B45B8A">
        <w:rPr>
          <w:noProof/>
          <w:szCs w:val="24"/>
        </w:rPr>
        <w:t>1.</w:t>
      </w:r>
      <w:r w:rsidRPr="00B45B8A">
        <w:rPr>
          <w:noProof/>
          <w:szCs w:val="24"/>
        </w:rPr>
        <w:tab/>
        <w:t xml:space="preserve">Ulrike Aust, Friederike Range, Michael Steurer, and Ludwig Huber. 2008. Inferential reasoning by exclusion in pigeons, dogs, and humans. </w:t>
      </w:r>
      <w:r w:rsidRPr="00B45B8A">
        <w:rPr>
          <w:i/>
          <w:iCs/>
          <w:noProof/>
          <w:szCs w:val="24"/>
        </w:rPr>
        <w:t>Animal Cognition</w:t>
      </w:r>
      <w:r w:rsidRPr="00B45B8A">
        <w:rPr>
          <w:noProof/>
          <w:szCs w:val="24"/>
        </w:rPr>
        <w:t xml:space="preserve"> 11, 4: 587–597. https://doi.org/10.1007/s10071-008-0149-0</w:t>
      </w:r>
    </w:p>
    <w:p w14:paraId="30856727"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2.</w:t>
      </w:r>
      <w:r w:rsidRPr="00B45B8A">
        <w:rPr>
          <w:noProof/>
          <w:szCs w:val="24"/>
        </w:rPr>
        <w:tab/>
        <w:t xml:space="preserve">Ceara Byrne, Ryan Kerwin, Jay Zuerndorfer, Scott Gilliland, Zehua Guo, Melody Jackson, Thad E </w:t>
      </w:r>
      <w:r w:rsidRPr="00B45B8A">
        <w:rPr>
          <w:noProof/>
          <w:szCs w:val="24"/>
        </w:rPr>
        <w:lastRenderedPageBreak/>
        <w:t xml:space="preserve">Starner, and Georgia Tech. 2014. Two-Way Communication between Working Dogs and Their Handlers. </w:t>
      </w:r>
      <w:r w:rsidRPr="00B45B8A">
        <w:rPr>
          <w:i/>
          <w:iCs/>
          <w:noProof/>
          <w:szCs w:val="24"/>
        </w:rPr>
        <w:t>IEEE Pervasive Computing</w:t>
      </w:r>
      <w:r w:rsidRPr="00B45B8A">
        <w:rPr>
          <w:noProof/>
          <w:szCs w:val="24"/>
        </w:rPr>
        <w:t xml:space="preserve"> 13, 2: 80–83. https://doi.org/10.1109/MPRV.2014.38</w:t>
      </w:r>
    </w:p>
    <w:p w14:paraId="08D301A9"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3.</w:t>
      </w:r>
      <w:r w:rsidRPr="00B45B8A">
        <w:rPr>
          <w:noProof/>
          <w:szCs w:val="24"/>
        </w:rPr>
        <w:tab/>
        <w:t xml:space="preserve">Robert Epstein and Jessica Rogers. 2000. On books. </w:t>
      </w:r>
      <w:r w:rsidRPr="00B45B8A">
        <w:rPr>
          <w:i/>
          <w:iCs/>
          <w:noProof/>
          <w:szCs w:val="24"/>
        </w:rPr>
        <w:t>The Behavior Analyst</w:t>
      </w:r>
      <w:r w:rsidRPr="00B45B8A">
        <w:rPr>
          <w:noProof/>
          <w:szCs w:val="24"/>
        </w:rPr>
        <w:t xml:space="preserve"> 23, 1: 117–129. https://doi.org/10.1007/BF03392006</w:t>
      </w:r>
    </w:p>
    <w:p w14:paraId="21F3769B"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4.</w:t>
      </w:r>
      <w:r w:rsidRPr="00B45B8A">
        <w:rPr>
          <w:noProof/>
          <w:szCs w:val="24"/>
        </w:rPr>
        <w:tab/>
        <w:t xml:space="preserve">Jodi Forlizzi and Katja Battarbee. 2004. Understanding experience in interactive systems. In </w:t>
      </w:r>
      <w:r w:rsidRPr="00B45B8A">
        <w:rPr>
          <w:i/>
          <w:iCs/>
          <w:noProof/>
          <w:szCs w:val="24"/>
        </w:rPr>
        <w:t>Proceedings of the 2004 conference on Designing interactive systems processes, practices, methods, and techniques - DIS ’04</w:t>
      </w:r>
      <w:r w:rsidRPr="00B45B8A">
        <w:rPr>
          <w:noProof/>
          <w:szCs w:val="24"/>
        </w:rPr>
        <w:t>, 261. https://doi.org/10.1145/1013115.1013152</w:t>
      </w:r>
    </w:p>
    <w:p w14:paraId="1419D35B"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5.</w:t>
      </w:r>
      <w:r w:rsidRPr="00B45B8A">
        <w:rPr>
          <w:noProof/>
          <w:szCs w:val="24"/>
        </w:rPr>
        <w:tab/>
        <w:t xml:space="preserve">Edward O. Garton, Michael J. Wisdom, Frederick A. Leban, and Bruce K. Johnson. 2001. </w:t>
      </w:r>
      <w:r w:rsidRPr="00B45B8A">
        <w:rPr>
          <w:i/>
          <w:iCs/>
          <w:noProof/>
          <w:szCs w:val="24"/>
        </w:rPr>
        <w:t>Radio Tracking and Animal Populations</w:t>
      </w:r>
      <w:r w:rsidRPr="00B45B8A">
        <w:rPr>
          <w:noProof/>
          <w:szCs w:val="24"/>
        </w:rPr>
        <w:t>. Academic Press. https://doi.org/10.1016/B978-012497781-5/50003-7</w:t>
      </w:r>
    </w:p>
    <w:p w14:paraId="3DCE02A1"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6.</w:t>
      </w:r>
      <w:r w:rsidRPr="00B45B8A">
        <w:rPr>
          <w:noProof/>
          <w:szCs w:val="24"/>
        </w:rPr>
        <w:tab/>
        <w:t xml:space="preserve">Gavin R. Hunt and Russell D. Gray. 2004. The crafting of hook tools by wild New Caledonian crows. </w:t>
      </w:r>
      <w:r w:rsidRPr="00B45B8A">
        <w:rPr>
          <w:i/>
          <w:iCs/>
          <w:noProof/>
          <w:szCs w:val="24"/>
        </w:rPr>
        <w:t>Proceedings of the Royal Society B: Biological Sciences</w:t>
      </w:r>
      <w:r w:rsidRPr="00B45B8A">
        <w:rPr>
          <w:noProof/>
          <w:szCs w:val="24"/>
        </w:rPr>
        <w:t xml:space="preserve"> 271, SUPPL. 3: 88–90. https://doi.org/10.1098/rsbl.2003.0085</w:t>
      </w:r>
    </w:p>
    <w:p w14:paraId="2347B9A6"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7.</w:t>
      </w:r>
      <w:r w:rsidRPr="00B45B8A">
        <w:rPr>
          <w:noProof/>
          <w:szCs w:val="24"/>
        </w:rPr>
        <w:tab/>
        <w:t xml:space="preserve">Shaun Lawson, Ben Kirman, Conor Linehan, Tom Feltwell, and Lisa Hopkins. 2015. Problematising Upstream Technology Through Speculative Design: The Case of Quantified Cats and Dogs. In </w:t>
      </w:r>
      <w:r w:rsidRPr="00B45B8A">
        <w:rPr>
          <w:i/>
          <w:iCs/>
          <w:noProof/>
          <w:szCs w:val="24"/>
        </w:rPr>
        <w:t>Proceedings of the 33rd Annual ACM Conference on Human Factors in Computing Systems</w:t>
      </w:r>
      <w:r w:rsidRPr="00B45B8A">
        <w:rPr>
          <w:noProof/>
          <w:szCs w:val="24"/>
        </w:rPr>
        <w:t xml:space="preserve"> (CHI ’15), 2663–2672. https://doi.org/10.1145/2702123.2702260</w:t>
      </w:r>
    </w:p>
    <w:p w14:paraId="11A9E302"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8.</w:t>
      </w:r>
      <w:r w:rsidRPr="00B45B8A">
        <w:rPr>
          <w:noProof/>
          <w:szCs w:val="24"/>
        </w:rPr>
        <w:tab/>
        <w:t xml:space="preserve">Clara Mancini. 2011. Animal-computer Interaction: A Manifesto. </w:t>
      </w:r>
      <w:r w:rsidRPr="00B45B8A">
        <w:rPr>
          <w:i/>
          <w:iCs/>
          <w:noProof/>
          <w:szCs w:val="24"/>
        </w:rPr>
        <w:t>interactions</w:t>
      </w:r>
      <w:r w:rsidRPr="00B45B8A">
        <w:rPr>
          <w:noProof/>
          <w:szCs w:val="24"/>
        </w:rPr>
        <w:t xml:space="preserve"> 18, 4: 69–73. https://doi.org/10.1145/1978822.1978836</w:t>
      </w:r>
    </w:p>
    <w:p w14:paraId="3D768511"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9.</w:t>
      </w:r>
      <w:r w:rsidRPr="00B45B8A">
        <w:rPr>
          <w:noProof/>
          <w:szCs w:val="24"/>
        </w:rPr>
        <w:tab/>
        <w:t xml:space="preserve">Clara Mancini. 2017. Towards an animal-centred ethics for Animal–Computer Interaction. </w:t>
      </w:r>
      <w:r w:rsidRPr="00B45B8A">
        <w:rPr>
          <w:i/>
          <w:iCs/>
          <w:noProof/>
          <w:szCs w:val="24"/>
        </w:rPr>
        <w:t>International Journal of Human Computer Studies</w:t>
      </w:r>
      <w:r w:rsidRPr="00B45B8A">
        <w:rPr>
          <w:noProof/>
          <w:szCs w:val="24"/>
        </w:rPr>
        <w:t xml:space="preserve"> 98: 221–233. https://doi.org/10.1016/j.ijhcs.2016.04.008</w:t>
      </w:r>
    </w:p>
    <w:p w14:paraId="06DB9FA4"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0.</w:t>
      </w:r>
      <w:r w:rsidRPr="00B45B8A">
        <w:rPr>
          <w:noProof/>
          <w:szCs w:val="24"/>
        </w:rPr>
        <w:tab/>
        <w:t xml:space="preserve">V. Morell. 2009. Going to the Dogs. </w:t>
      </w:r>
      <w:r w:rsidRPr="00B45B8A">
        <w:rPr>
          <w:i/>
          <w:iCs/>
          <w:noProof/>
          <w:szCs w:val="24"/>
        </w:rPr>
        <w:t>Science</w:t>
      </w:r>
      <w:r w:rsidRPr="00B45B8A">
        <w:rPr>
          <w:noProof/>
          <w:szCs w:val="24"/>
        </w:rPr>
        <w:t xml:space="preserve"> 325, 5944: 1062–1065. https://doi.org/10.1126/science.325_1062</w:t>
      </w:r>
    </w:p>
    <w:p w14:paraId="32880E7A"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1.</w:t>
      </w:r>
      <w:r w:rsidRPr="00B45B8A">
        <w:rPr>
          <w:noProof/>
          <w:szCs w:val="24"/>
        </w:rPr>
        <w:tab/>
        <w:t xml:space="preserve">MJ Michael J. Muller and Sarah Kuhn. 1993. Participatory design. </w:t>
      </w:r>
      <w:r w:rsidRPr="00B45B8A">
        <w:rPr>
          <w:i/>
          <w:iCs/>
          <w:noProof/>
          <w:szCs w:val="24"/>
        </w:rPr>
        <w:t>Communications of the ACM</w:t>
      </w:r>
      <w:r w:rsidRPr="00B45B8A">
        <w:rPr>
          <w:noProof/>
          <w:szCs w:val="24"/>
        </w:rPr>
        <w:t xml:space="preserve"> 36, 6: 24–28. https://doi.org/10.1145/153571.255960</w:t>
      </w:r>
    </w:p>
    <w:p w14:paraId="28A02521"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2.</w:t>
      </w:r>
      <w:r w:rsidRPr="00B45B8A">
        <w:rPr>
          <w:noProof/>
          <w:szCs w:val="24"/>
        </w:rPr>
        <w:tab/>
        <w:t>Patrizia Paci, Clara Mancini, and Blaine A Price. 2016. Towards a wearer-centred framework for animal biotelemetry. May: 25–27.</w:t>
      </w:r>
    </w:p>
    <w:p w14:paraId="22BD2F6B"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3.</w:t>
      </w:r>
      <w:r w:rsidRPr="00B45B8A">
        <w:rPr>
          <w:noProof/>
          <w:szCs w:val="24"/>
        </w:rPr>
        <w:tab/>
        <w:t xml:space="preserve">Friederike Range, Ulrike Aust, Michael Steurer, and Ludwig Huber. 2008. Visual categorization of natural stimuli by domestic dogs. </w:t>
      </w:r>
      <w:r w:rsidRPr="00B45B8A">
        <w:rPr>
          <w:i/>
          <w:iCs/>
          <w:noProof/>
          <w:szCs w:val="24"/>
        </w:rPr>
        <w:t>Animal Cognition</w:t>
      </w:r>
      <w:r w:rsidRPr="00B45B8A">
        <w:rPr>
          <w:noProof/>
          <w:szCs w:val="24"/>
        </w:rPr>
        <w:t xml:space="preserve"> </w:t>
      </w:r>
      <w:r w:rsidRPr="00B45B8A">
        <w:rPr>
          <w:noProof/>
          <w:szCs w:val="24"/>
        </w:rPr>
        <w:t>11, 2: 339–347. https://doi.org/10.1007/s10071-007-0123-2</w:t>
      </w:r>
    </w:p>
    <w:p w14:paraId="4ED0D9D6"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4.</w:t>
      </w:r>
      <w:r w:rsidRPr="00B45B8A">
        <w:rPr>
          <w:noProof/>
          <w:szCs w:val="24"/>
        </w:rPr>
        <w:tab/>
        <w:t>Benjamin Ishak Resner. 2001. Rover @ Home : Computer Mediated Remote Interaction Between Humans and Dogs Rover @ Home : Computer Mediated Remote Interaction Between Humans and Dogs. 1–109.</w:t>
      </w:r>
    </w:p>
    <w:p w14:paraId="3D41C8E6"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5.</w:t>
      </w:r>
      <w:r w:rsidRPr="00B45B8A">
        <w:rPr>
          <w:noProof/>
          <w:szCs w:val="24"/>
        </w:rPr>
        <w:tab/>
        <w:t xml:space="preserve">Lisa J. Wallis, Friederike Range, Enikő Kubinyi, Durga Chapagain, Jessica Serra, and Ludwig Huber. 2017. Utilising dog-computer interactions to provide mental stimulation in dogs especially during ageing. </w:t>
      </w:r>
      <w:r w:rsidRPr="00B45B8A">
        <w:rPr>
          <w:i/>
          <w:iCs/>
          <w:noProof/>
          <w:szCs w:val="24"/>
        </w:rPr>
        <w:t>Proceedings of the Fourth International Conference on Animal-Computer Interaction  - ACI2017</w:t>
      </w:r>
      <w:r w:rsidRPr="00B45B8A">
        <w:rPr>
          <w:noProof/>
          <w:szCs w:val="24"/>
        </w:rPr>
        <w:t>: 1–12. https://doi.org/10.1145/3152130.3152146</w:t>
      </w:r>
    </w:p>
    <w:p w14:paraId="1FC4F773"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6.</w:t>
      </w:r>
      <w:r w:rsidRPr="00B45B8A">
        <w:rPr>
          <w:noProof/>
          <w:szCs w:val="24"/>
        </w:rPr>
        <w:tab/>
        <w:t xml:space="preserve">Clint Zeagler, Ceara Byrne, Giancarlo Valentin, Larry Freil, Eric Kidder, James Crouch, Thad Starner, and Melody Moore Jackson. 2016. Search and rescue: dog and handler collaboration through wearable and mobile interfaces. </w:t>
      </w:r>
      <w:r w:rsidRPr="00B45B8A">
        <w:rPr>
          <w:i/>
          <w:iCs/>
          <w:noProof/>
          <w:szCs w:val="24"/>
        </w:rPr>
        <w:t>Proceedings of the Third International Conference on Animal-Computer Interaction - ACI ’16</w:t>
      </w:r>
      <w:r w:rsidRPr="00B45B8A">
        <w:rPr>
          <w:noProof/>
          <w:szCs w:val="24"/>
        </w:rPr>
        <w:t>: 1–9. https://doi.org/10.1145/2995257.2995390</w:t>
      </w:r>
    </w:p>
    <w:p w14:paraId="6255ACB9" w14:textId="77777777" w:rsidR="00B45B8A" w:rsidRPr="00B45B8A" w:rsidRDefault="00B45B8A" w:rsidP="00B45B8A">
      <w:pPr>
        <w:widowControl w:val="0"/>
        <w:autoSpaceDE w:val="0"/>
        <w:autoSpaceDN w:val="0"/>
        <w:adjustRightInd w:val="0"/>
        <w:ind w:left="640" w:hanging="640"/>
        <w:rPr>
          <w:noProof/>
          <w:szCs w:val="24"/>
        </w:rPr>
      </w:pPr>
      <w:r w:rsidRPr="00B45B8A">
        <w:rPr>
          <w:noProof/>
          <w:szCs w:val="24"/>
        </w:rPr>
        <w:t>17.</w:t>
      </w:r>
      <w:r w:rsidRPr="00B45B8A">
        <w:rPr>
          <w:noProof/>
          <w:szCs w:val="24"/>
        </w:rPr>
        <w:tab/>
        <w:t xml:space="preserve">Clint Zeagler, Scott Gilliland, Larry Freil, Thad Starner, and Melody Jackson. 2014. Going to the dogs: towards an interactive touchscreen interface for working dogs. </w:t>
      </w:r>
      <w:r w:rsidRPr="00B45B8A">
        <w:rPr>
          <w:i/>
          <w:iCs/>
          <w:noProof/>
          <w:szCs w:val="24"/>
        </w:rPr>
        <w:t>Proceedings of the 27th annual ACM symposium on User interface software and technology</w:t>
      </w:r>
      <w:r w:rsidRPr="00B45B8A">
        <w:rPr>
          <w:noProof/>
          <w:szCs w:val="24"/>
        </w:rPr>
        <w:t>: 497–507. https://doi.org/10.1145/2642918.2647364</w:t>
      </w:r>
    </w:p>
    <w:p w14:paraId="0BD02D05" w14:textId="77777777" w:rsidR="00B45B8A" w:rsidRPr="00B45B8A" w:rsidRDefault="00B45B8A" w:rsidP="00B45B8A">
      <w:pPr>
        <w:widowControl w:val="0"/>
        <w:autoSpaceDE w:val="0"/>
        <w:autoSpaceDN w:val="0"/>
        <w:adjustRightInd w:val="0"/>
        <w:ind w:left="640" w:hanging="640"/>
        <w:rPr>
          <w:noProof/>
        </w:rPr>
      </w:pPr>
      <w:r w:rsidRPr="00B45B8A">
        <w:rPr>
          <w:noProof/>
          <w:szCs w:val="24"/>
        </w:rPr>
        <w:t>18.</w:t>
      </w:r>
      <w:r w:rsidRPr="00B45B8A">
        <w:rPr>
          <w:noProof/>
          <w:szCs w:val="24"/>
        </w:rPr>
        <w:tab/>
        <w:t xml:space="preserve">Clint Zeagler, Jay Zuerndorfer, Andrea Lau, Larry Freil, Scott Gilliland, Thad Starner, and Melody Moore Jackson. 2016. Canine computer interaction: towards designing a touchscreen interface for working dogs. </w:t>
      </w:r>
      <w:r w:rsidRPr="00B45B8A">
        <w:rPr>
          <w:i/>
          <w:iCs/>
          <w:noProof/>
          <w:szCs w:val="24"/>
        </w:rPr>
        <w:t>Proceedings of the Third International Conference on Animal-Computer Interaction - ACI ’16</w:t>
      </w:r>
      <w:r w:rsidRPr="00B45B8A">
        <w:rPr>
          <w:noProof/>
          <w:szCs w:val="24"/>
        </w:rPr>
        <w:t>: 1–5. https://doi.org/10.1145/2995257.2995384</w:t>
      </w:r>
    </w:p>
    <w:p w14:paraId="03DCB9DD" w14:textId="78F9E7AA" w:rsidR="006B3F1F" w:rsidRDefault="00B45B8A">
      <w:r>
        <w:fldChar w:fldCharType="end"/>
      </w:r>
    </w:p>
    <w:sectPr w:rsidR="006B3F1F" w:rsidSect="0003505B">
      <w:type w:val="continuous"/>
      <w:pgSz w:w="12240" w:h="15840" w:code="1"/>
      <w:pgMar w:top="1224" w:right="1080" w:bottom="1440" w:left="1080" w:header="720" w:footer="720" w:gutter="0"/>
      <w:cols w:num="2" w:space="43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2742D" w14:textId="77777777" w:rsidR="00FE4E27" w:rsidRDefault="00FE4E27">
      <w:r>
        <w:separator/>
      </w:r>
    </w:p>
  </w:endnote>
  <w:endnote w:type="continuationSeparator" w:id="0">
    <w:p w14:paraId="21ECE33B" w14:textId="77777777" w:rsidR="00FE4E27" w:rsidRDefault="00FE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imes">
    <w:altName w:val="Times New Roman"/>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imesNewRomanPSMT">
    <w:altName w:val="Times New Roman"/>
    <w:charset w:val="00"/>
    <w:family w:val="swiss"/>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FC7AE9" w14:textId="77777777" w:rsidR="00FE4E27" w:rsidRDefault="00FE4E27" w:rsidP="00443E9F">
      <w:pPr>
        <w:spacing w:after="0"/>
      </w:pPr>
      <w:r>
        <w:separator/>
      </w:r>
    </w:p>
  </w:footnote>
  <w:footnote w:type="continuationSeparator" w:id="0">
    <w:p w14:paraId="5E6E44DA" w14:textId="77777777" w:rsidR="00FE4E27" w:rsidRDefault="00FE4E27" w:rsidP="00443E9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5"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6" w15:restartNumberingAfterBreak="0">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28"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29"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2"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3"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4"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1"/>
  </w:num>
  <w:num w:numId="23">
    <w:abstractNumId w:val="23"/>
  </w:num>
  <w:num w:numId="24">
    <w:abstractNumId w:val="11"/>
  </w:num>
  <w:num w:numId="25">
    <w:abstractNumId w:val="25"/>
  </w:num>
  <w:num w:numId="26">
    <w:abstractNumId w:val="22"/>
  </w:num>
  <w:num w:numId="27">
    <w:abstractNumId w:val="27"/>
  </w:num>
  <w:num w:numId="28">
    <w:abstractNumId w:val="28"/>
  </w:num>
  <w:num w:numId="29">
    <w:abstractNumId w:val="17"/>
  </w:num>
  <w:num w:numId="30">
    <w:abstractNumId w:val="30"/>
  </w:num>
  <w:num w:numId="31">
    <w:abstractNumId w:val="15"/>
  </w:num>
  <w:num w:numId="32">
    <w:abstractNumId w:val="34"/>
  </w:num>
  <w:num w:numId="33">
    <w:abstractNumId w:val="0"/>
  </w:num>
  <w:num w:numId="34">
    <w:abstractNumId w:val="29"/>
  </w:num>
  <w:num w:numId="35">
    <w:abstractNumId w:val="16"/>
  </w:num>
  <w:num w:numId="36">
    <w:abstractNumId w:val="24"/>
  </w:num>
  <w:num w:numId="37">
    <w:abstractNumId w:val="13"/>
  </w:num>
  <w:num w:numId="38">
    <w:abstractNumId w:val="18"/>
  </w:num>
  <w:num w:numId="39">
    <w:abstractNumId w:val="21"/>
  </w:num>
  <w:num w:numId="40">
    <w:abstractNumId w:val="19"/>
  </w:num>
  <w:num w:numId="41">
    <w:abstractNumId w:val="33"/>
  </w:num>
  <w:num w:numId="42">
    <w:abstractNumId w:val="14"/>
  </w:num>
  <w:num w:numId="43">
    <w:abstractNumId w:val="20"/>
  </w:num>
  <w:num w:numId="44">
    <w:abstractNumId w:val="26"/>
  </w:num>
  <w:num w:numId="45">
    <w:abstractNumId w:val="32"/>
  </w:num>
  <w:num w:numId="4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HIPaperNum" w:val="400"/>
  </w:docVars>
  <w:rsids>
    <w:rsidRoot w:val="004F7602"/>
    <w:rsid w:val="000076C1"/>
    <w:rsid w:val="00012912"/>
    <w:rsid w:val="0001659E"/>
    <w:rsid w:val="000333DE"/>
    <w:rsid w:val="0003450C"/>
    <w:rsid w:val="0003505B"/>
    <w:rsid w:val="00040794"/>
    <w:rsid w:val="00045C48"/>
    <w:rsid w:val="000471E9"/>
    <w:rsid w:val="00055598"/>
    <w:rsid w:val="000728F3"/>
    <w:rsid w:val="00072B3A"/>
    <w:rsid w:val="00073DCD"/>
    <w:rsid w:val="000A3852"/>
    <w:rsid w:val="000B6A11"/>
    <w:rsid w:val="000B72DA"/>
    <w:rsid w:val="000C178B"/>
    <w:rsid w:val="000D1E8C"/>
    <w:rsid w:val="000E4445"/>
    <w:rsid w:val="000E5328"/>
    <w:rsid w:val="000F19BD"/>
    <w:rsid w:val="000F4B8F"/>
    <w:rsid w:val="0010082E"/>
    <w:rsid w:val="0010210D"/>
    <w:rsid w:val="00103A63"/>
    <w:rsid w:val="0010750F"/>
    <w:rsid w:val="001105CA"/>
    <w:rsid w:val="00110BA5"/>
    <w:rsid w:val="00114577"/>
    <w:rsid w:val="00117992"/>
    <w:rsid w:val="00121EE5"/>
    <w:rsid w:val="00123CFD"/>
    <w:rsid w:val="00137145"/>
    <w:rsid w:val="001465AB"/>
    <w:rsid w:val="00151FAA"/>
    <w:rsid w:val="00161911"/>
    <w:rsid w:val="0017799B"/>
    <w:rsid w:val="00186236"/>
    <w:rsid w:val="00191462"/>
    <w:rsid w:val="00197B90"/>
    <w:rsid w:val="001C2A81"/>
    <w:rsid w:val="001D29E1"/>
    <w:rsid w:val="001E5C50"/>
    <w:rsid w:val="001F042A"/>
    <w:rsid w:val="001F062E"/>
    <w:rsid w:val="001F40BF"/>
    <w:rsid w:val="001F4B3C"/>
    <w:rsid w:val="0020192F"/>
    <w:rsid w:val="002022E4"/>
    <w:rsid w:val="002028D3"/>
    <w:rsid w:val="00203310"/>
    <w:rsid w:val="00210191"/>
    <w:rsid w:val="00214551"/>
    <w:rsid w:val="00217DB9"/>
    <w:rsid w:val="0022261E"/>
    <w:rsid w:val="00227741"/>
    <w:rsid w:val="0024113A"/>
    <w:rsid w:val="00250AD9"/>
    <w:rsid w:val="00251B3D"/>
    <w:rsid w:val="0025707B"/>
    <w:rsid w:val="00263558"/>
    <w:rsid w:val="002639F6"/>
    <w:rsid w:val="002707D7"/>
    <w:rsid w:val="002727A0"/>
    <w:rsid w:val="00272DB6"/>
    <w:rsid w:val="00284912"/>
    <w:rsid w:val="00285DAA"/>
    <w:rsid w:val="002862A4"/>
    <w:rsid w:val="002B6CC5"/>
    <w:rsid w:val="002C3318"/>
    <w:rsid w:val="002C77FD"/>
    <w:rsid w:val="002D41E8"/>
    <w:rsid w:val="002E55B4"/>
    <w:rsid w:val="002F61EC"/>
    <w:rsid w:val="002F6EA8"/>
    <w:rsid w:val="002F7A09"/>
    <w:rsid w:val="00310376"/>
    <w:rsid w:val="00311723"/>
    <w:rsid w:val="003123C3"/>
    <w:rsid w:val="00331AFF"/>
    <w:rsid w:val="00340493"/>
    <w:rsid w:val="003431E3"/>
    <w:rsid w:val="003500C6"/>
    <w:rsid w:val="003521DC"/>
    <w:rsid w:val="00354AC8"/>
    <w:rsid w:val="00354D90"/>
    <w:rsid w:val="00355923"/>
    <w:rsid w:val="003644E7"/>
    <w:rsid w:val="00373F8D"/>
    <w:rsid w:val="0039156C"/>
    <w:rsid w:val="003948CB"/>
    <w:rsid w:val="00396BBA"/>
    <w:rsid w:val="003978FD"/>
    <w:rsid w:val="003A7DC7"/>
    <w:rsid w:val="003B07DF"/>
    <w:rsid w:val="003B1F3C"/>
    <w:rsid w:val="003B4EB4"/>
    <w:rsid w:val="003D42EA"/>
    <w:rsid w:val="003D5402"/>
    <w:rsid w:val="003D7F56"/>
    <w:rsid w:val="003E1FB5"/>
    <w:rsid w:val="003E3C69"/>
    <w:rsid w:val="003E7F7C"/>
    <w:rsid w:val="003F70AB"/>
    <w:rsid w:val="003F749D"/>
    <w:rsid w:val="004107EB"/>
    <w:rsid w:val="0041136C"/>
    <w:rsid w:val="0041270E"/>
    <w:rsid w:val="00431B38"/>
    <w:rsid w:val="00443E9F"/>
    <w:rsid w:val="00454A5E"/>
    <w:rsid w:val="0046771C"/>
    <w:rsid w:val="00473751"/>
    <w:rsid w:val="00480565"/>
    <w:rsid w:val="00480F98"/>
    <w:rsid w:val="00487FCD"/>
    <w:rsid w:val="00493EDB"/>
    <w:rsid w:val="004B241B"/>
    <w:rsid w:val="004B336A"/>
    <w:rsid w:val="004B35DA"/>
    <w:rsid w:val="004B4E2C"/>
    <w:rsid w:val="004B5AF6"/>
    <w:rsid w:val="004C3125"/>
    <w:rsid w:val="004C3AB4"/>
    <w:rsid w:val="004E6530"/>
    <w:rsid w:val="004E6862"/>
    <w:rsid w:val="004F0FC6"/>
    <w:rsid w:val="004F5754"/>
    <w:rsid w:val="004F7602"/>
    <w:rsid w:val="004F7A15"/>
    <w:rsid w:val="005004D4"/>
    <w:rsid w:val="00505DFC"/>
    <w:rsid w:val="00505E1B"/>
    <w:rsid w:val="00507848"/>
    <w:rsid w:val="00512AAA"/>
    <w:rsid w:val="00526FB1"/>
    <w:rsid w:val="005327F1"/>
    <w:rsid w:val="00541E5C"/>
    <w:rsid w:val="0054649A"/>
    <w:rsid w:val="00547E53"/>
    <w:rsid w:val="00551456"/>
    <w:rsid w:val="00552C72"/>
    <w:rsid w:val="00553092"/>
    <w:rsid w:val="00560E90"/>
    <w:rsid w:val="005630DD"/>
    <w:rsid w:val="00566AC9"/>
    <w:rsid w:val="00583589"/>
    <w:rsid w:val="00586FE5"/>
    <w:rsid w:val="0058705C"/>
    <w:rsid w:val="00587B87"/>
    <w:rsid w:val="00591C69"/>
    <w:rsid w:val="005A1DB7"/>
    <w:rsid w:val="005A2C27"/>
    <w:rsid w:val="005B4601"/>
    <w:rsid w:val="005C0FDD"/>
    <w:rsid w:val="005C216A"/>
    <w:rsid w:val="005C25EF"/>
    <w:rsid w:val="005C5E66"/>
    <w:rsid w:val="005C632C"/>
    <w:rsid w:val="005D144D"/>
    <w:rsid w:val="005D3A81"/>
    <w:rsid w:val="005D4A32"/>
    <w:rsid w:val="005E2003"/>
    <w:rsid w:val="005E3A00"/>
    <w:rsid w:val="006048E3"/>
    <w:rsid w:val="0061007B"/>
    <w:rsid w:val="006127F1"/>
    <w:rsid w:val="00613D18"/>
    <w:rsid w:val="006269FF"/>
    <w:rsid w:val="00626F42"/>
    <w:rsid w:val="006270ED"/>
    <w:rsid w:val="00627420"/>
    <w:rsid w:val="00632F1C"/>
    <w:rsid w:val="0065289A"/>
    <w:rsid w:val="006619D3"/>
    <w:rsid w:val="00663A28"/>
    <w:rsid w:val="00672138"/>
    <w:rsid w:val="0067233B"/>
    <w:rsid w:val="0067248E"/>
    <w:rsid w:val="00672C1F"/>
    <w:rsid w:val="00684747"/>
    <w:rsid w:val="00690875"/>
    <w:rsid w:val="0069261B"/>
    <w:rsid w:val="00695F7C"/>
    <w:rsid w:val="006973A2"/>
    <w:rsid w:val="006A0290"/>
    <w:rsid w:val="006A620B"/>
    <w:rsid w:val="006B0198"/>
    <w:rsid w:val="006B0C82"/>
    <w:rsid w:val="006B1D5B"/>
    <w:rsid w:val="006B3F1F"/>
    <w:rsid w:val="006C4DDD"/>
    <w:rsid w:val="006C4E8F"/>
    <w:rsid w:val="006D6F59"/>
    <w:rsid w:val="006E3CE2"/>
    <w:rsid w:val="006E401D"/>
    <w:rsid w:val="006F61A5"/>
    <w:rsid w:val="006F7E70"/>
    <w:rsid w:val="007003F0"/>
    <w:rsid w:val="007031CC"/>
    <w:rsid w:val="007078B9"/>
    <w:rsid w:val="007221FB"/>
    <w:rsid w:val="00725786"/>
    <w:rsid w:val="007347AB"/>
    <w:rsid w:val="00734875"/>
    <w:rsid w:val="00744991"/>
    <w:rsid w:val="007476E9"/>
    <w:rsid w:val="00747C94"/>
    <w:rsid w:val="00751420"/>
    <w:rsid w:val="00752A83"/>
    <w:rsid w:val="00761FD3"/>
    <w:rsid w:val="00764F75"/>
    <w:rsid w:val="00770435"/>
    <w:rsid w:val="0077749B"/>
    <w:rsid w:val="00782280"/>
    <w:rsid w:val="00792AC4"/>
    <w:rsid w:val="007A43F0"/>
    <w:rsid w:val="007B2F1D"/>
    <w:rsid w:val="007C67B0"/>
    <w:rsid w:val="007C7E48"/>
    <w:rsid w:val="007E174B"/>
    <w:rsid w:val="007E587A"/>
    <w:rsid w:val="007F3817"/>
    <w:rsid w:val="007F61EF"/>
    <w:rsid w:val="007F645F"/>
    <w:rsid w:val="008064CA"/>
    <w:rsid w:val="008134A2"/>
    <w:rsid w:val="0081727A"/>
    <w:rsid w:val="0084677E"/>
    <w:rsid w:val="00853A06"/>
    <w:rsid w:val="00855456"/>
    <w:rsid w:val="008639E0"/>
    <w:rsid w:val="008726CF"/>
    <w:rsid w:val="0088145B"/>
    <w:rsid w:val="00890225"/>
    <w:rsid w:val="00890771"/>
    <w:rsid w:val="008966A7"/>
    <w:rsid w:val="008A4E67"/>
    <w:rsid w:val="008A7939"/>
    <w:rsid w:val="008B26E9"/>
    <w:rsid w:val="008B3D6F"/>
    <w:rsid w:val="008C2D3F"/>
    <w:rsid w:val="008C3181"/>
    <w:rsid w:val="008C41ED"/>
    <w:rsid w:val="008C67EA"/>
    <w:rsid w:val="008D07FD"/>
    <w:rsid w:val="00901095"/>
    <w:rsid w:val="0090145C"/>
    <w:rsid w:val="00904A50"/>
    <w:rsid w:val="00912676"/>
    <w:rsid w:val="00916282"/>
    <w:rsid w:val="00923416"/>
    <w:rsid w:val="009251BC"/>
    <w:rsid w:val="009375E5"/>
    <w:rsid w:val="009402CA"/>
    <w:rsid w:val="00954859"/>
    <w:rsid w:val="00962C39"/>
    <w:rsid w:val="00967CB0"/>
    <w:rsid w:val="00970FED"/>
    <w:rsid w:val="009863CF"/>
    <w:rsid w:val="00992D8D"/>
    <w:rsid w:val="009A62ED"/>
    <w:rsid w:val="009B5D8B"/>
    <w:rsid w:val="009D0E6F"/>
    <w:rsid w:val="009D6099"/>
    <w:rsid w:val="009E3B95"/>
    <w:rsid w:val="009E7F89"/>
    <w:rsid w:val="009F297F"/>
    <w:rsid w:val="009F2B73"/>
    <w:rsid w:val="00A03CDD"/>
    <w:rsid w:val="00A1173C"/>
    <w:rsid w:val="00A2255E"/>
    <w:rsid w:val="00A3272B"/>
    <w:rsid w:val="00A3785E"/>
    <w:rsid w:val="00A45CEE"/>
    <w:rsid w:val="00A56217"/>
    <w:rsid w:val="00A616AC"/>
    <w:rsid w:val="00A62A70"/>
    <w:rsid w:val="00A631A3"/>
    <w:rsid w:val="00A6678D"/>
    <w:rsid w:val="00A66D27"/>
    <w:rsid w:val="00A71EF6"/>
    <w:rsid w:val="00A72455"/>
    <w:rsid w:val="00A7286E"/>
    <w:rsid w:val="00A729A3"/>
    <w:rsid w:val="00A8132E"/>
    <w:rsid w:val="00AA4C55"/>
    <w:rsid w:val="00AA7718"/>
    <w:rsid w:val="00AB1A7B"/>
    <w:rsid w:val="00AB2711"/>
    <w:rsid w:val="00AB6E70"/>
    <w:rsid w:val="00AC2B33"/>
    <w:rsid w:val="00AC313D"/>
    <w:rsid w:val="00AC7B51"/>
    <w:rsid w:val="00AC7BE6"/>
    <w:rsid w:val="00AD2DB8"/>
    <w:rsid w:val="00AD3AF6"/>
    <w:rsid w:val="00AD6731"/>
    <w:rsid w:val="00AE281B"/>
    <w:rsid w:val="00AF347A"/>
    <w:rsid w:val="00AF36EA"/>
    <w:rsid w:val="00B17E08"/>
    <w:rsid w:val="00B24D11"/>
    <w:rsid w:val="00B26FEF"/>
    <w:rsid w:val="00B309B2"/>
    <w:rsid w:val="00B368CD"/>
    <w:rsid w:val="00B45B8A"/>
    <w:rsid w:val="00B64376"/>
    <w:rsid w:val="00B72AA7"/>
    <w:rsid w:val="00B72CDB"/>
    <w:rsid w:val="00B7313C"/>
    <w:rsid w:val="00B82F58"/>
    <w:rsid w:val="00B85EBD"/>
    <w:rsid w:val="00BA57F0"/>
    <w:rsid w:val="00BA714B"/>
    <w:rsid w:val="00BB348C"/>
    <w:rsid w:val="00BC5FEF"/>
    <w:rsid w:val="00BD2529"/>
    <w:rsid w:val="00BD553B"/>
    <w:rsid w:val="00BD6A87"/>
    <w:rsid w:val="00BE132C"/>
    <w:rsid w:val="00BF6393"/>
    <w:rsid w:val="00C06485"/>
    <w:rsid w:val="00C07EC8"/>
    <w:rsid w:val="00C14E36"/>
    <w:rsid w:val="00C42DF6"/>
    <w:rsid w:val="00C63B87"/>
    <w:rsid w:val="00C668FF"/>
    <w:rsid w:val="00C66A59"/>
    <w:rsid w:val="00C83F7C"/>
    <w:rsid w:val="00C852D4"/>
    <w:rsid w:val="00C94279"/>
    <w:rsid w:val="00CA14C1"/>
    <w:rsid w:val="00CA1F35"/>
    <w:rsid w:val="00CA5766"/>
    <w:rsid w:val="00CB1DB1"/>
    <w:rsid w:val="00CD58A9"/>
    <w:rsid w:val="00CE0483"/>
    <w:rsid w:val="00CE28F2"/>
    <w:rsid w:val="00CE7D73"/>
    <w:rsid w:val="00CF2A42"/>
    <w:rsid w:val="00D10462"/>
    <w:rsid w:val="00D12810"/>
    <w:rsid w:val="00D155A0"/>
    <w:rsid w:val="00D170CB"/>
    <w:rsid w:val="00D32315"/>
    <w:rsid w:val="00D32E62"/>
    <w:rsid w:val="00D3324C"/>
    <w:rsid w:val="00D36E4D"/>
    <w:rsid w:val="00D45340"/>
    <w:rsid w:val="00D547AD"/>
    <w:rsid w:val="00D6053F"/>
    <w:rsid w:val="00D60FA7"/>
    <w:rsid w:val="00D65617"/>
    <w:rsid w:val="00D84763"/>
    <w:rsid w:val="00D90F52"/>
    <w:rsid w:val="00D93431"/>
    <w:rsid w:val="00DA0940"/>
    <w:rsid w:val="00DA7470"/>
    <w:rsid w:val="00DB7B90"/>
    <w:rsid w:val="00DC148C"/>
    <w:rsid w:val="00DE090C"/>
    <w:rsid w:val="00DE1746"/>
    <w:rsid w:val="00DE2098"/>
    <w:rsid w:val="00DE3B36"/>
    <w:rsid w:val="00DE4BFC"/>
    <w:rsid w:val="00E02EAA"/>
    <w:rsid w:val="00E21718"/>
    <w:rsid w:val="00E245C8"/>
    <w:rsid w:val="00E24FCD"/>
    <w:rsid w:val="00E309BC"/>
    <w:rsid w:val="00E31A7A"/>
    <w:rsid w:val="00E32683"/>
    <w:rsid w:val="00E343AD"/>
    <w:rsid w:val="00E35232"/>
    <w:rsid w:val="00E35A4C"/>
    <w:rsid w:val="00E64DDD"/>
    <w:rsid w:val="00E65B32"/>
    <w:rsid w:val="00E66CCF"/>
    <w:rsid w:val="00E833F8"/>
    <w:rsid w:val="00E83C9D"/>
    <w:rsid w:val="00E91DDD"/>
    <w:rsid w:val="00EA2FD2"/>
    <w:rsid w:val="00EB3CF4"/>
    <w:rsid w:val="00EC54AB"/>
    <w:rsid w:val="00ED3D60"/>
    <w:rsid w:val="00EE16AA"/>
    <w:rsid w:val="00EE4CD1"/>
    <w:rsid w:val="00EF1F62"/>
    <w:rsid w:val="00EF53FE"/>
    <w:rsid w:val="00EF561D"/>
    <w:rsid w:val="00EF6206"/>
    <w:rsid w:val="00F01986"/>
    <w:rsid w:val="00F100EF"/>
    <w:rsid w:val="00F311C1"/>
    <w:rsid w:val="00F369CB"/>
    <w:rsid w:val="00F41687"/>
    <w:rsid w:val="00F43B75"/>
    <w:rsid w:val="00F5437C"/>
    <w:rsid w:val="00F55E9B"/>
    <w:rsid w:val="00F5601D"/>
    <w:rsid w:val="00F56305"/>
    <w:rsid w:val="00F61AE1"/>
    <w:rsid w:val="00F70FB2"/>
    <w:rsid w:val="00F71803"/>
    <w:rsid w:val="00F80394"/>
    <w:rsid w:val="00F82DC3"/>
    <w:rsid w:val="00F90E70"/>
    <w:rsid w:val="00FA1B14"/>
    <w:rsid w:val="00FA519E"/>
    <w:rsid w:val="00FA695A"/>
    <w:rsid w:val="00FB5FFE"/>
    <w:rsid w:val="00FC5A94"/>
    <w:rsid w:val="00FC5AB6"/>
    <w:rsid w:val="00FD08E5"/>
    <w:rsid w:val="00FD0C37"/>
    <w:rsid w:val="00FD3E2C"/>
    <w:rsid w:val="00FD4B4B"/>
    <w:rsid w:val="00FE4E27"/>
    <w:rsid w:val="00FE6BD0"/>
    <w:rsid w:val="00FE7D74"/>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5DFA7C78-699E-4AA9-9C01-FA3B57174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UnresolvedMention">
    <w:name w:val="Unresolved Mention"/>
    <w:basedOn w:val="DefaultParagraphFont"/>
    <w:uiPriority w:val="99"/>
    <w:semiHidden/>
    <w:unhideWhenUsed/>
    <w:rsid w:val="00B731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567544750">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ogasja@gatech.edu"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orita.freeman@gatech.edu"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mailto:monirakhan@gatech.edu"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mitchell30@gatech.edu"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64EE46-A8B7-4CC9-BBAD-81E043D0B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TotalTime>
  <Pages>1</Pages>
  <Words>9665</Words>
  <Characters>55097</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4633</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Logas, Paul J</cp:lastModifiedBy>
  <cp:revision>58</cp:revision>
  <cp:lastPrinted>2018-08-01T02:03:00Z</cp:lastPrinted>
  <dcterms:created xsi:type="dcterms:W3CDTF">2015-02-13T20:42:00Z</dcterms:created>
  <dcterms:modified xsi:type="dcterms:W3CDTF">2018-08-01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Citation Style_1">
    <vt:lpwstr>http://www.zotero.org/styles/acm-sigchi-proceedings</vt:lpwstr>
  </property>
  <property fmtid="{D5CDD505-2E9C-101B-9397-08002B2CF9AE}" pid="6" name="Mendeley Unique User Id_1">
    <vt:lpwstr>08489814-a45b-3323-84b0-b04a9fb0d323</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medical-association</vt:lpwstr>
  </property>
  <property fmtid="{D5CDD505-2E9C-101B-9397-08002B2CF9AE}" pid="10" name="Mendeley Recent Style Name 1_1">
    <vt:lpwstr>American Medical Association</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pa</vt:lpwstr>
  </property>
  <property fmtid="{D5CDD505-2E9C-101B-9397-08002B2CF9AE}" pid="14" name="Mendeley Recent Style Name 3_1">
    <vt:lpwstr>American Psychological Association 6th edition</vt:lpwstr>
  </property>
  <property fmtid="{D5CDD505-2E9C-101B-9397-08002B2CF9AE}" pid="15" name="Mendeley Recent Style Id 4_1">
    <vt:lpwstr>http://www.zotero.org/styles/american-sociological-association</vt:lpwstr>
  </property>
  <property fmtid="{D5CDD505-2E9C-101B-9397-08002B2CF9AE}" pid="16" name="Mendeley Recent Style Name 4_1">
    <vt:lpwstr>American Sociological Association</vt:lpwstr>
  </property>
  <property fmtid="{D5CDD505-2E9C-101B-9397-08002B2CF9AE}" pid="17" name="Mendeley Recent Style Id 5_1">
    <vt:lpwstr>http://www.zotero.org/styles/chicago-author-date</vt:lpwstr>
  </property>
  <property fmtid="{D5CDD505-2E9C-101B-9397-08002B2CF9AE}" pid="18" name="Mendeley Recent Style Name 5_1">
    <vt:lpwstr>Chicago Manual of Style 17th edition (author-date)</vt:lpwstr>
  </property>
  <property fmtid="{D5CDD505-2E9C-101B-9397-08002B2CF9AE}" pid="19" name="Mendeley Recent Style Id 6_1">
    <vt:lpwstr>http://www.zotero.org/styles/harvard-cite-them-right</vt:lpwstr>
  </property>
  <property fmtid="{D5CDD505-2E9C-101B-9397-08002B2CF9AE}" pid="20" name="Mendeley Recent Style Name 6_1">
    <vt:lpwstr>Cite Them Right 10th edition - Harvar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